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E1D" w:rsidRPr="00363085" w:rsidRDefault="00E96875" w:rsidP="00B46E1D">
      <w:pPr>
        <w:pStyle w:val="Caption"/>
        <w:keepNext/>
        <w:rPr>
          <w:rFonts w:ascii="Times New Roman" w:hAnsi="Times New Roman" w:cs="Times New Roman"/>
          <w:b w:val="0"/>
          <w:color w:val="auto"/>
          <w:sz w:val="22"/>
        </w:rPr>
      </w:pPr>
      <w:r>
        <w:rPr>
          <w:rFonts w:ascii="Times New Roman" w:hAnsi="Times New Roman" w:cs="Times New Roman"/>
          <w:color w:val="auto"/>
          <w:sz w:val="22"/>
        </w:rPr>
        <w:t>Figure 4- Source Data</w:t>
      </w:r>
      <w:bookmarkStart w:id="0" w:name="_GoBack"/>
      <w:bookmarkEnd w:id="0"/>
      <w:r w:rsidR="00B46E1D" w:rsidRPr="00363085">
        <w:rPr>
          <w:rFonts w:ascii="Times New Roman" w:hAnsi="Times New Roman" w:cs="Times New Roman"/>
          <w:color w:val="auto"/>
          <w:sz w:val="22"/>
        </w:rPr>
        <w:t>. Estimated FOI and studies used/assumptions of 30 endemic areas</w:t>
      </w:r>
      <w:r w:rsidR="006770FB" w:rsidRPr="00363085">
        <w:rPr>
          <w:rFonts w:ascii="Times New Roman" w:hAnsi="Times New Roman" w:cs="Times New Roman"/>
          <w:color w:val="auto"/>
          <w:sz w:val="22"/>
        </w:rPr>
        <w:t xml:space="preserve">. </w:t>
      </w:r>
    </w:p>
    <w:tbl>
      <w:tblPr>
        <w:tblStyle w:val="LightShading"/>
        <w:tblW w:w="11070" w:type="dxa"/>
        <w:tblInd w:w="-702" w:type="dxa"/>
        <w:tblLayout w:type="fixed"/>
        <w:tblLook w:val="04A0" w:firstRow="1" w:lastRow="0" w:firstColumn="1" w:lastColumn="0" w:noHBand="0" w:noVBand="1"/>
      </w:tblPr>
      <w:tblGrid>
        <w:gridCol w:w="1350"/>
        <w:gridCol w:w="2340"/>
        <w:gridCol w:w="1620"/>
        <w:gridCol w:w="450"/>
        <w:gridCol w:w="1350"/>
        <w:gridCol w:w="2340"/>
        <w:gridCol w:w="1620"/>
      </w:tblGrid>
      <w:tr w:rsidR="00D60CA4" w:rsidRPr="00363085" w:rsidTr="00363085">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D60CA4" w:rsidP="00D60CA4">
            <w:pPr>
              <w:jc w:val="center"/>
              <w:rPr>
                <w:rFonts w:ascii="Times New Roman" w:hAnsi="Times New Roman" w:cs="Times New Roman"/>
              </w:rPr>
            </w:pPr>
            <w:r w:rsidRPr="00363085">
              <w:rPr>
                <w:rFonts w:ascii="Times New Roman" w:hAnsi="Times New Roman" w:cs="Times New Roman"/>
              </w:rPr>
              <w:t>Endemic areas</w:t>
            </w:r>
          </w:p>
        </w:tc>
        <w:tc>
          <w:tcPr>
            <w:tcW w:w="2340" w:type="dxa"/>
          </w:tcPr>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Studies used</w:t>
            </w:r>
          </w:p>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assumptions</w:t>
            </w:r>
          </w:p>
        </w:tc>
        <w:tc>
          <w:tcPr>
            <w:tcW w:w="1620" w:type="dxa"/>
          </w:tcPr>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Inferred FOI -mean (CI 95%) (%)</w:t>
            </w:r>
          </w:p>
        </w:tc>
        <w:tc>
          <w:tcPr>
            <w:tcW w:w="450" w:type="dxa"/>
            <w:vMerge w:val="restart"/>
            <w:tcBorders>
              <w:top w:val="nil"/>
              <w:bottom w:val="nil"/>
            </w:tcBorders>
          </w:tcPr>
          <w:p w:rsidR="00D60CA4" w:rsidRPr="00363085" w:rsidRDefault="00D60CA4" w:rsidP="00D60C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Endemic areas</w:t>
            </w:r>
          </w:p>
        </w:tc>
        <w:tc>
          <w:tcPr>
            <w:tcW w:w="2340" w:type="dxa"/>
          </w:tcPr>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Studies used</w:t>
            </w:r>
          </w:p>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assumptions</w:t>
            </w:r>
          </w:p>
        </w:tc>
        <w:tc>
          <w:tcPr>
            <w:tcW w:w="1620" w:type="dxa"/>
          </w:tcPr>
          <w:p w:rsidR="00D60CA4" w:rsidRPr="00363085" w:rsidRDefault="00D60CA4" w:rsidP="00D60C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Inferred FOI -mean (CI 95%) (%)</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Australia</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Group B*</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 (0.1-7.0)</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Sri Lanka</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Sri Lanka</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author":[{"dropping-particle":"","family":"Epidemiology Unit Ministry of Health","given":"","non-dropping-particle":"","parse-names":false,"suffix":""}],"id":"ITEM-1","issue":"January","issued":{"date-parts":[["2012"]]},"title":"Japanese Encephalitis A manual for Medical Officers of Health","type":"article-journal"},"uris":["http://www.mendeley.com/documents/?uuid=c5e3dfb5-0fa8-4cc5-98b7-e2a66b5a854a"]}],"mendeley":{"formattedCitation":"[1]","plainTextFormattedCitation":"[1]","previouslyFormattedCitation":"[1]"},"properties":{"noteIndex":0},"schema":"https://github.com/citation-style-language/schema/raw/master/csl-citation.json"}</w:instrText>
            </w:r>
            <w:r w:rsidR="004717DA" w:rsidRPr="00363085">
              <w:rPr>
                <w:rFonts w:ascii="Times New Roman" w:hAnsi="Times New Roman" w:cs="Times New Roman"/>
              </w:rPr>
              <w:fldChar w:fldCharType="separate"/>
            </w:r>
            <w:r w:rsidR="007A6ACE" w:rsidRPr="00363085">
              <w:rPr>
                <w:rFonts w:ascii="Times New Roman" w:hAnsi="Times New Roman" w:cs="Times New Roman"/>
                <w:noProof/>
              </w:rPr>
              <w:t>[1]</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4.0 (3.1-4.9)</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Bangladesh</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4 divisions</w:t>
            </w:r>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125","ISBN":"0002-9637","ISSN":"00029637","PMID":"20134015","abstract":"We investigated the epidemiology and etiology of encephalitis at four tertiary hospitals in Bangladesh during 2003-2005. Patients who met a clinical case definition for acute encephalitis and had cerebrospinal fluid (CSF) pleocytosis were eligible for enrollment; a standardized sampling pattern was used to enroll eligible patients. Recent Japanese encephalitis virus (JEV) infection was defined by presence of IgM antibodies against JEV in CSF or serum. Twenty (4%) of 492 cases had laboratory evidence of recent JEV infection; two died. All JE cases occurred during May-December, and cases were identified among all age groups. All cases resided in rural areas. Fifteen patients were re-assessed 4-6 weeks after hospitalization; 5 (33%) patients had physical disabilities and 7 (47%) reported cognitive difficulties. Infection with JEV is clearly an etiology of encephalitis in Bangladesh. Population-based studies to quantify burden of disease could assess options for targeted immunization programs.","author":[{"dropping-particle":"","family":"Hossain","given":"M. Jahangir","non-dropping-particle":"","parse-names":false,"suffix":""},{"dropping-particle":"","family":"Gurley","given":"Emily S.","non-dropping-particle":"","parse-names":false,"suffix":""},{"dropping-particle":"","family":"Montgomery","given":"Susan","non-dropping-particle":"","parse-names":false,"suffix":""},{"dropping-particle":"","family":"Petersen","given":"Lyle","non-dropping-particle":"","parse-names":false,"suffix":""},{"dropping-particle":"","family":"Sejvar","given":"James","non-dropping-particle":"","parse-names":false,"suffix":""},{"dropping-particle":"","family":"Fischer","given":"Marc","non-dropping-particle":"","parse-names":false,"suffix":""},{"dropping-particle":"","family":"Panella","given":"Amanda","non-dropping-particle":"","parse-names":false,"suffix":""},{"dropping-particle":"","family":"Powers","given":"Ann M.","non-dropping-particle":"","parse-names":false,"suffix":""},{"dropping-particle":"","family":"Nahar","given":"Nazmun","non-dropping-particle":"","parse-names":false,"suffix":""},{"dropping-particle":"","family":"Uddin","given":"A. K.M.Rafique","non-dropping-particle":"","parse-names":false,"suffix":""},{"dropping-particle":"","family":"Rahman","given":"M. Ekhlasur","non-dropping-particle":"","parse-names":false,"suffix":""},{"dropping-particle":"","family":"Ekram","given":"A. R.M.Saifuddin","non-dropping-particle":"","parse-names":false,"suffix":""},{"dropping-particle":"","family":"Luby","given":"Stephen P.","non-dropping-particle":"","parse-names":false,"suffix":""},{"dropping-particle":"","family":"Breiman","given":"Robert F.","non-dropping-particle":"","parse-names":false,"suffix":""}],"container-title":"American Journal of Tropical Medicine and Hygiene","id":"ITEM-1","issue":"2","issued":{"date-parts":[["2010"]]},"page":"344-349","title":"Hospital-based surveillance for Japanese encephalitis at four sites in Bangladesh, 2003-2005","type":"article-journal","volume":"82"},"uris":["http://www.mendeley.com/documents/?uuid=423af6ed-92d1-4fc3-ab61-033725ef4428"]}],"mendeley":{"formattedCitation":"[2]","plainTextFormattedCitation":"[2]","previouslyFormattedCitation":"[2]"},"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2]</w:t>
            </w:r>
            <w:r w:rsidR="008A274C"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2 (3.6-9.1)</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Myanmar</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Vientiane</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2.11-0729","ISSN":"00029637","abstract":"Japanese encephalitis virus (JEV) is a major cause of encephalitis in\\nAsia. We estimated the diagnostic accuracy of two anti-JEV\\nimmunoglobulin M (IgM) enzyme-linked immunosorbent assays (ELISAs)\\n(Panbio and XCyton JEVCheX) compared with a reference standard (AFRIMS\\nJEV MAC ELISA) in a prospective study of the causes of central nervous\\nsystem infections in Laos. Cerebrospinal fluid (CSF; 515 patients) and\\nserum samples (182 patients) from those admitted to Mahosot Hospital,\\nVientiane, were tested. The CSF from 14.5% of acute encephalitis\\nsyndrome (AES) patients and 10.1% from those with AES and meningitis\\nwere positive for anti-JEV IgM in the reference ELISA. The sensitivities\\nfor CSF were 65.4% (95% confidence interval {[}CI] = 51-78) (Xcyton),\\n69.2% (95% CI = 55-81) (Panbio), however 96.2% (95% CI = 87-100)\\nwith Panbio Ravi criteria. Specificities were 89-100%. For admission\\nsera from AES patients, sensitivities and specificities of the Panbio\\nELISA were 85.7% (95% CI = 42-100%) and 92.9% (95% CI = 83-98%),\\nrespectively.","author":[{"dropping-particle":"","family":"Moore","given":"Catrin E.","non-dropping-particle":"","parse-names":false,"suffix":""},{"dropping-particle":"","family":"Blacksell","given":"Stuart D.","non-dropping-particle":"","parse-names":false,"suffix":""},{"dropping-particle":"","family":"Taojaikong","given":"Thaksinaporn","non-dropping-particle":"","parse-names":false,"suffix":""},{"dropping-particle":"","family":"Jarman","given":"Richard G.","non-dropping-particle":"","parse-names":false,"suffix":""},{"dropping-particle":"V.","family":"Gibbons","given":"Robert","non-dropping-particle":"","parse-names":false,"suffix":""},{"dropping-particle":"","family":"Lee","given":"Sue J.","non-dropping-particle":"","parse-names":false,"suffix":""},{"dropping-particle":"","family":"Chansamouth","given":"Vilada","non-dropping-particle":"","parse-names":false,"suffix":""},{"dropping-particle":"","family":"Thongpaseuth","given":"Soulignasack","non-dropping-particle":"","parse-names":false,"suffix":""},{"dropping-particle":"","family":"Mayxay","given":"Mayfong","non-dropping-particle":"","parse-names":false,"suffix":""},{"dropping-particle":"","family":"Newton","given":"Paul N.","non-dropping-particle":"","parse-names":false,"suffix":""}],"container-title":"American Journal of Tropical Medicine and Hygiene","id":"ITEM-1","issue":"1","issued":{"date-parts":[["2012"]]},"page":"171-178","title":"A prospective assessment of the accuracy of commercial IgM ELISAs in diagnosis of Japanese encephalitis virus infections in patients with suspected central nervous system infections in Laos","type":"article-journal","volume":"87"},"uris":["http://www.mendeley.com/documents/?uuid=01566953-afbb-469c-9a7c-0147debb7dfe"]}],"mendeley":{"formattedCitation":"[3]","plainTextFormattedCitation":"[3]","previouslyFormattedCitation":"[3]"},"properties":{"noteIndex":0},"schema":"https://github.com/citation-style-language/schema/raw/master/csl-citation.json"}</w:instrText>
            </w:r>
            <w:r w:rsidR="004717DA" w:rsidRPr="00363085">
              <w:rPr>
                <w:rFonts w:ascii="Times New Roman" w:hAnsi="Times New Roman" w:cs="Times New Roman"/>
              </w:rPr>
              <w:fldChar w:fldCharType="separate"/>
            </w:r>
            <w:r w:rsidR="007A6ACE" w:rsidRPr="00363085">
              <w:rPr>
                <w:rFonts w:ascii="Times New Roman" w:hAnsi="Times New Roman" w:cs="Times New Roman"/>
                <w:noProof/>
              </w:rPr>
              <w:t>[3]</w:t>
            </w:r>
            <w:r w:rsidR="004717DA" w:rsidRPr="00363085">
              <w:rPr>
                <w:rFonts w:ascii="Times New Roman" w:hAnsi="Times New Roman" w:cs="Times New Roman"/>
              </w:rPr>
              <w:fldChar w:fldCharType="end"/>
            </w:r>
            <w:r w:rsidRPr="00363085">
              <w:rPr>
                <w:rFonts w:ascii="Times New Roman" w:hAnsi="Times New Roman" w:cs="Times New Roman"/>
              </w:rPr>
              <w:t xml:space="preserve"> (group D)*</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3 (2.1-11.1)</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Brunei</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4 divisions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125","ISBN":"0002-9637","ISSN":"00029637","PMID":"20134015","abstract":"We investigated the epidemiology and etiology of encephalitis at four tertiary hospitals in Bangladesh during 2003-2005. Patients who met a clinical case definition for acute encephalitis and had cerebrospinal fluid (CSF) pleocytosis were eligible for enrollment; a standardized sampling pattern was used to enroll eligible patients. Recent Japanese encephalitis virus (JEV) infection was defined by presence of IgM antibodies against JEV in CSF or serum. Twenty (4%) of 492 cases had laboratory evidence of recent JEV infection; two died. All JE cases occurred during May-December, and cases were identified among all age groups. All cases resided in rural areas. Fifteen patients were re-assessed 4-6 weeks after hospitalization; 5 (33%) patients had physical disabilities and 7 (47%) reported cognitive difficulties. Infection with JEV is clearly an etiology of encephalitis in Bangladesh. Population-based studies to quantify burden of disease could assess options for targeted immunization programs.","author":[{"dropping-particle":"","family":"Hossain","given":"M. Jahangir","non-dropping-particle":"","parse-names":false,"suffix":""},{"dropping-particle":"","family":"Gurley","given":"Emily S.","non-dropping-particle":"","parse-names":false,"suffix":""},{"dropping-particle":"","family":"Montgomery","given":"Susan","non-dropping-particle":"","parse-names":false,"suffix":""},{"dropping-particle":"","family":"Petersen","given":"Lyle","non-dropping-particle":"","parse-names":false,"suffix":""},{"dropping-particle":"","family":"Sejvar","given":"James","non-dropping-particle":"","parse-names":false,"suffix":""},{"dropping-particle":"","family":"Fischer","given":"Marc","non-dropping-particle":"","parse-names":false,"suffix":""},{"dropping-particle":"","family":"Panella","given":"Amanda","non-dropping-particle":"","parse-names":false,"suffix":""},{"dropping-particle":"","family":"Powers","given":"Ann M.","non-dropping-particle":"","parse-names":false,"suffix":""},{"dropping-particle":"","family":"Nahar","given":"Nazmun","non-dropping-particle":"","parse-names":false,"suffix":""},{"dropping-particle":"","family":"Uddin","given":"A. K.M.Rafique","non-dropping-particle":"","parse-names":false,"suffix":""},{"dropping-particle":"","family":"Rahman","given":"M. Ekhlasur","non-dropping-particle":"","parse-names":false,"suffix":""},{"dropping-particle":"","family":"Ekram","given":"A. R.M.Saifuddin","non-dropping-particle":"","parse-names":false,"suffix":""},{"dropping-particle":"","family":"Luby","given":"Stephen P.","non-dropping-particle":"","parse-names":false,"suffix":""},{"dropping-particle":"","family":"Breiman","given":"Robert F.","non-dropping-particle":"","parse-names":false,"suffix":""}],"container-title":"American Journal of Tropical Medicine and Hygiene","id":"ITEM-1","issue":"2","issued":{"date-parts":[["2010"]]},"page":"344-349","title":"Hospital-based surveillance for Japanese encephalitis at four sites in Bangladesh, 2003-2005","type":"article-journal","volume":"82"},"uris":["http://www.mendeley.com/documents/?uuid=423af6ed-92d1-4fc3-ab61-033725ef4428"]}],"mendeley":{"formattedCitation":"[2]","plainTextFormattedCitation":"[2]","previouslyFormattedCitation":"[2]"},"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2]</w:t>
            </w:r>
            <w:r w:rsidR="008A274C" w:rsidRPr="00363085">
              <w:rPr>
                <w:rFonts w:ascii="Times New Roman" w:hAnsi="Times New Roman" w:cs="Times New Roman"/>
              </w:rPr>
              <w:fldChar w:fldCharType="end"/>
            </w:r>
            <w:r w:rsidR="008A274C" w:rsidRPr="00363085">
              <w:rPr>
                <w:rFonts w:ascii="Times New Roman" w:hAnsi="Times New Roman" w:cs="Times New Roman"/>
              </w:rPr>
              <w:t xml:space="preserve"> </w:t>
            </w:r>
            <w:r w:rsidRPr="00363085">
              <w:rPr>
                <w:rFonts w:ascii="Times New Roman" w:hAnsi="Times New Roman" w:cs="Times New Roman"/>
              </w:rPr>
              <w:t>(group G)*</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2 (3.6-9.1)</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363085"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Malaysia</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Malaysia</w:t>
            </w:r>
            <w:r w:rsidR="004717DA"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ISSN":"01251562","author":[{"dropping-particle":"","family":"Mustapa","given":"Nur Izati","non-dropping-particle":"","parse-names":false,"suffix":""},{"dropping-particle":"","family":"Saraswathy Subramaniam","given":"T. S.","non-dropping-particle":"","parse-names":false,"suffix":""},{"dropping-particle":"","family":"Mohd Ruslan","given":"Nurul Asshikin","non-dropping-particle":"","parse-names":false,"suffix":""},{"dropping-particle":"","family":"Kassim","given":"Fauziah Md","non-dropping-particle":"","parse-names":false,"suffix":""},{"dropping-particle":"","family":"Saat","given":"Zainah","non-dropping-particle":"","parse-names":false,"suffix":""}],"container-title":"Southeast Asian Journal of Tropical Medicine and Public Health","id":"ITEM-1","issue":"4","issued":{"date-parts":[["2016"]]},"page":"759-765","title":"Japanese encephalitis in Malaysia: Review of laboratory data from 2006 to 2013","type":"article-journal","volume":"47"},"uris":["http://www.mendeley.com/documents/?uuid=62192b9a-710f-4e4d-9611-74a69e0ff6a1"]}],"mendeley":{"formattedCitation":"[4]","plainTextFormattedCitation":"[4]","previouslyFormattedCitation":"[4]"},"properties":{"noteIndex":0},"schema":"https://github.com/citation-style-language/schema/raw/master/csl-citation.json"}</w:instrText>
            </w:r>
            <w:r w:rsidR="007A6ACE" w:rsidRPr="00363085">
              <w:rPr>
                <w:rFonts w:ascii="Times New Roman" w:hAnsi="Times New Roman" w:cs="Times New Roman"/>
              </w:rPr>
              <w:fldChar w:fldCharType="separate"/>
            </w:r>
            <w:r w:rsidR="007A6ACE" w:rsidRPr="00363085">
              <w:rPr>
                <w:rFonts w:ascii="Times New Roman" w:hAnsi="Times New Roman" w:cs="Times New Roman"/>
                <w:noProof/>
              </w:rPr>
              <w:t>[4]</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7 (5.5-9.7)</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Bhutan</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4 divisions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125","ISBN":"0002-9637","ISSN":"00029637","PMID":"20134015","abstract":"We investigated the epidemiology and etiology of encephalitis at four tertiary hospitals in Bangladesh during 2003-2005. Patients who met a clinical case definition for acute encephalitis and had cerebrospinal fluid (CSF) pleocytosis were eligible for enrollment; a standardized sampling pattern was used to enroll eligible patients. Recent Japanese encephalitis virus (JEV) infection was defined by presence of IgM antibodies against JEV in CSF or serum. Twenty (4%) of 492 cases had laboratory evidence of recent JEV infection; two died. All JE cases occurred during May-December, and cases were identified among all age groups. All cases resided in rural areas. Fifteen patients were re-assessed 4-6 weeks after hospitalization; 5 (33%) patients had physical disabilities and 7 (47%) reported cognitive difficulties. Infection with JEV is clearly an etiology of encephalitis in Bangladesh. Population-based studies to quantify burden of disease could assess options for targeted immunization programs.","author":[{"dropping-particle":"","family":"Hossain","given":"M. Jahangir","non-dropping-particle":"","parse-names":false,"suffix":""},{"dropping-particle":"","family":"Gurley","given":"Emily S.","non-dropping-particle":"","parse-names":false,"suffix":""},{"dropping-particle":"","family":"Montgomery","given":"Susan","non-dropping-particle":"","parse-names":false,"suffix":""},{"dropping-particle":"","family":"Petersen","given":"Lyle","non-dropping-particle":"","parse-names":false,"suffix":""},{"dropping-particle":"","family":"Sejvar","given":"James","non-dropping-particle":"","parse-names":false,"suffix":""},{"dropping-particle":"","family":"Fischer","given":"Marc","non-dropping-particle":"","parse-names":false,"suffix":""},{"dropping-particle":"","family":"Panella","given":"Amanda","non-dropping-particle":"","parse-names":false,"suffix":""},{"dropping-particle":"","family":"Powers","given":"Ann M.","non-dropping-particle":"","parse-names":false,"suffix":""},{"dropping-particle":"","family":"Nahar","given":"Nazmun","non-dropping-particle":"","parse-names":false,"suffix":""},{"dropping-particle":"","family":"Uddin","given":"A. K.M.Rafique","non-dropping-particle":"","parse-names":false,"suffix":""},{"dropping-particle":"","family":"Rahman","given":"M. Ekhlasur","non-dropping-particle":"","parse-names":false,"suffix":""},{"dropping-particle":"","family":"Ekram","given":"A. R.M.Saifuddin","non-dropping-particle":"","parse-names":false,"suffix":""},{"dropping-particle":"","family":"Luby","given":"Stephen P.","non-dropping-particle":"","parse-names":false,"suffix":""},{"dropping-particle":"","family":"Breiman","given":"Robert F.","non-dropping-particle":"","parse-names":false,"suffix":""}],"container-title":"American Journal of Tropical Medicine and Hygiene","id":"ITEM-1","issue":"2","issued":{"date-parts":[["2010"]]},"page":"344-349","title":"Hospital-based surveillance for Japanese encephalitis at four sites in Bangladesh, 2003-2005","type":"article-journal","volume":"82"},"uris":["http://www.mendeley.com/documents/?uuid=423af6ed-92d1-4fc3-ab61-033725ef4428"]}],"mendeley":{"formattedCitation":"[2]","plainTextFormattedCitation":"[2]","previouslyFormattedCitation":"[2]"},"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2]</w:t>
            </w:r>
            <w:r w:rsidR="008A274C" w:rsidRPr="00363085">
              <w:rPr>
                <w:rFonts w:ascii="Times New Roman" w:hAnsi="Times New Roman" w:cs="Times New Roman"/>
              </w:rPr>
              <w:fldChar w:fldCharType="end"/>
            </w:r>
            <w:r w:rsidR="008A274C" w:rsidRPr="00363085">
              <w:rPr>
                <w:rFonts w:ascii="Times New Roman" w:hAnsi="Times New Roman" w:cs="Times New Roman"/>
              </w:rPr>
              <w:t xml:space="preserve"> </w:t>
            </w:r>
            <w:r w:rsidRPr="00363085">
              <w:rPr>
                <w:rFonts w:ascii="Times New Roman" w:hAnsi="Times New Roman" w:cs="Times New Roman"/>
              </w:rPr>
              <w:t>(group G)*</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2 (3.6-9.1)</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Nepal</w:t>
            </w:r>
            <w:r w:rsidRPr="00363085">
              <w:rPr>
                <w:rFonts w:ascii="Times New Roman" w:hAnsi="Times New Roman" w:cs="Times New Roman"/>
                <w:b/>
              </w:rPr>
              <w:t xml:space="preserve"> </w:t>
            </w:r>
            <w:r w:rsidR="00D60CA4" w:rsidRPr="00363085">
              <w:rPr>
                <w:rFonts w:ascii="Times New Roman" w:hAnsi="Times New Roman" w:cs="Times New Roman"/>
                <w:b/>
              </w:rPr>
              <w:t>(Low)</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Kathmandu</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ISBN":"0002-9637 (Print)\\n0002-9637 (Linking)","ISSN":"0002-9637","PMID":"18165538","abstract":"Japanese encephalitis (JE) is endemic in the Terai region of Nepal. There is little information on the occurrence of JE outside the Terai and particularly in the densely populated Kathmandu valley. Acute encephalitis syndrome (AES) cases were detected using a sentinel surveillance system that has been functioning since 2004. JE was confirmed using anti-JE IgM ELISA. All laboratory-confirmed JE cases that occurred in the Kathmandu valley during 2006 were followed up for verification of residence and travel history. JE was confirmed in 40 residents of the Kathmandu valley, including 30 cases that had no history of travel outside the valley during the incubation period. Incidence was 2.1/100,000 and the case fatality was 20% (8/40). Currently, JE prevention is focused on the Terai region in Nepal; given the evidence, this should be reviewed for the possible inclusion of the Kathmandu valley in the national JE prevention and control program.","author":[{"dropping-particle":"","family":"Partridge","given":"Jeffrey","non-dropping-particle":"","parse-names":false,"suffix":""},{"dropping-particle":"","family":"Ghimire","given":"Prakash","non-dropping-particle":"","parse-names":false,"suffix":""},{"dropping-particle":"","family":"Sedai","given":"Tika","non-dropping-particle":"","parse-names":false,"suffix":""},{"dropping-particle":"","family":"Bista","given":"Mahendra Bahadur","non-dropping-particle":"","parse-names":false,"suffix":""},{"dropping-particle":"","family":"Banerjee","given":"Manas","non-dropping-particle":"","parse-names":false,"suffix":""}],"container-title":"The American journal of tropical medicine and hygiene","id":"ITEM-1","issue":"6","issued":{"date-parts":[["2007"]]},"page":"1146-9","title":"Endemic Japanese encephalitis in the Kathmandu valley, Nepal.","type":"article-journal","volume":"77"},"uris":["http://www.mendeley.com/documents/?uuid=a823ca6a-7d2b-4ea2-b8a0-ac462cf9371a"]}],"mendeley":{"formattedCitation":"[5]","plainTextFormattedCitation":"[5]","previouslyFormattedCitation":"[5]"},"properties":{"noteIndex":0},"schema":"https://github.com/citation-style-language/schema/raw/master/csl-citation.json"}</w:instrText>
            </w:r>
            <w:r w:rsidR="004717DA" w:rsidRPr="00363085">
              <w:rPr>
                <w:rFonts w:ascii="Times New Roman" w:hAnsi="Times New Roman" w:cs="Times New Roman"/>
              </w:rPr>
              <w:fldChar w:fldCharType="separate"/>
            </w:r>
            <w:r w:rsidR="007A6ACE" w:rsidRPr="00363085">
              <w:rPr>
                <w:rFonts w:ascii="Times New Roman" w:hAnsi="Times New Roman" w:cs="Times New Roman"/>
                <w:noProof/>
              </w:rPr>
              <w:t>[5]</w:t>
            </w:r>
            <w:r w:rsidR="004717DA" w:rsidRPr="00363085">
              <w:rPr>
                <w:rFonts w:ascii="Times New Roman" w:hAnsi="Times New Roman" w:cs="Times New Roman"/>
              </w:rPr>
              <w:fldChar w:fldCharType="end"/>
            </w:r>
            <w:r w:rsidRPr="00363085">
              <w:rPr>
                <w:rFonts w:ascii="Times New Roman" w:hAnsi="Times New Roman" w:cs="Times New Roman"/>
              </w:rPr>
              <w:t>, non-Kathmandu</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3201/eid1510.081641","ISSN":"1080-6040","PMID":"19861079","author":[{"dropping-particle":"","family":"Bhattachan","given":"Anuj","non-dropping-particle":"","parse-names":false,"suffix":""},{"dropping-particle":"","family":"Amatya","given":"Sumi","non-dropping-particle":"","parse-names":false,"suffix":""},{"dropping-particle":"","family":"Sedai","given":"Tika Ram","non-dropping-particle":"","parse-names":false,"suffix":""},{"dropping-particle":"","family":"Upreti","given":"Shyam Raj","non-dropping-particle":"","parse-names":false,"suffix":""},{"dropping-particle":"","family":"Partridge","given":"Jeffrey","non-dropping-particle":"","parse-names":false,"suffix":""}],"container-title":"Emerging Infectious Diseases","id":"ITEM-1","issue":"10","issued":{"date-parts":[["2009","10"]]},"page":"1691-1692","title":"Japanese Encephalitis in Hill and Mountain Districts, Nepal","type":"article-journal","volume":"15"},"uris":["http://www.mendeley.com/documents/?uuid=0c6224df-4bd3-3409-a4d2-b53315e2ccaa"]}],"mendeley":{"formattedCitation":"[6]","plainTextFormattedCitation":"[6]","previouslyFormattedCitation":"[6]"},"properties":{"noteIndex":0},"schema":"https://github.com/citation-style-language/schema/raw/master/csl-citation.json"}</w:instrText>
            </w:r>
            <w:r w:rsidR="004717DA" w:rsidRPr="00363085">
              <w:rPr>
                <w:rFonts w:ascii="Times New Roman" w:hAnsi="Times New Roman" w:cs="Times New Roman"/>
              </w:rPr>
              <w:fldChar w:fldCharType="separate"/>
            </w:r>
            <w:r w:rsidR="007A6ACE" w:rsidRPr="00363085">
              <w:rPr>
                <w:rFonts w:ascii="Times New Roman" w:hAnsi="Times New Roman" w:cs="Times New Roman"/>
                <w:noProof/>
              </w:rPr>
              <w:t>[6]</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9.0 (5.6-15.5)</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China</w:t>
            </w:r>
            <w:r w:rsidRPr="00363085">
              <w:rPr>
                <w:rFonts w:ascii="Times New Roman" w:hAnsi="Times New Roman" w:cs="Times New Roman"/>
              </w:rPr>
              <w:t xml:space="preserve"> </w:t>
            </w:r>
            <w:r w:rsidR="00D60CA4" w:rsidRPr="00363085">
              <w:rPr>
                <w:rFonts w:ascii="Times New Roman" w:hAnsi="Times New Roman" w:cs="Times New Roman"/>
              </w:rPr>
              <w:t>(Low)</w:t>
            </w:r>
          </w:p>
        </w:tc>
        <w:tc>
          <w:tcPr>
            <w:tcW w:w="2340" w:type="dxa"/>
          </w:tcPr>
          <w:p w:rsidR="00D60CA4" w:rsidRPr="00363085" w:rsidRDefault="00D60CA4" w:rsidP="008A27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Shijiazhuang</w:t>
            </w:r>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1","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mendeley":{"formattedCitation":"[7]","plainTextFormattedCitation":"[7]","previouslyFormattedCitation":"[7]"},"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7]</w:t>
            </w:r>
            <w:r w:rsidR="008A274C"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1.1 (5.9-17.5)</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Nepal</w:t>
            </w:r>
            <w:r w:rsidRPr="00363085">
              <w:rPr>
                <w:rFonts w:ascii="Times New Roman" w:hAnsi="Times New Roman" w:cs="Times New Roman"/>
                <w:b/>
              </w:rPr>
              <w:t xml:space="preserve"> </w:t>
            </w:r>
            <w:r w:rsidR="00D60CA4" w:rsidRPr="00363085">
              <w:rPr>
                <w:rFonts w:ascii="Times New Roman" w:hAnsi="Times New Roman" w:cs="Times New Roman"/>
                <w:b/>
              </w:rPr>
              <w:t>(High)</w:t>
            </w:r>
          </w:p>
        </w:tc>
        <w:tc>
          <w:tcPr>
            <w:tcW w:w="2340" w:type="dxa"/>
          </w:tcPr>
          <w:p w:rsidR="00D60CA4" w:rsidRPr="00363085" w:rsidRDefault="00D60CA4" w:rsidP="007A6A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West </w:t>
            </w:r>
            <w:proofErr w:type="spellStart"/>
            <w:r w:rsidRPr="00363085">
              <w:rPr>
                <w:rFonts w:ascii="Times New Roman" w:hAnsi="Times New Roman" w:cs="Times New Roman"/>
              </w:rPr>
              <w:t>Terai</w:t>
            </w:r>
            <w:proofErr w:type="spellEnd"/>
            <w:r w:rsidR="004717DA"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ISBN":"1476-1645 (Electronic) 0002-9637 (Linking)","PMID":"18541784","abstract":"We report on two years of Japanese encephalitis (JE) surveillance in Nepal and the implications for a national immunization strategy. From May 2004 to April 2006, 4,652 patients with encephalitis were evaluated. A serum or cerebrospinal fluid specimen was collected from 3198 (69%) patients of which 1,035 (32%) were positive by Japanese encephalitis IgM ELISA. Most cases (N = 951, 92%) were from the 24 Terai districts (i.e., southern plains, 12.3 million persons) with the majority (N = 616, 65%) from four western Terai districts (population = 1.8 million). The case fatality ratio was 14.7% and 6.3% and the proportion of cases under 15 years old was 52% and 62% in the four western and 20 non-western Terai districts, respectively. Japanese encephalitis immunization targeting residents one year of age and older in the western districts and one through 14 years old in the non-western Terai districts may have reduced Japanese encephalitis cases by 84% and deaths by 92%, nationally.","author":[{"dropping-particle":"","family":"Wierzba","given":"T F","non-dropping-particle":"","parse-names":false,"suffix":""},{"dropping-particle":"","family":"Ghimire","given":"P","non-dropping-particle":"","parse-names":false,"suffix":""},{"dropping-particle":"","family":"Malla","given":"S","non-dropping-particle":"","parse-names":false,"suffix":""},{"dropping-particle":"","family":"Banerjee","given":"M K","non-dropping-particle":"","parse-names":false,"suffix":""},{"dropping-particle":"","family":"Shrestha","given":"S","non-dropping-particle":"","parse-names":false,"suffix":""},{"dropping-particle":"","family":"Khanal","given":"B","non-dropping-particle":"","parse-names":false,"suffix":""},{"dropping-particle":"","family":"Sedai","given":"T R","non-dropping-particle":"","parse-names":false,"suffix":""},{"dropping-particle":"V","family":"Gibbons","given":"R","non-dropping-particle":"","parse-names":false,"suffix":""}],"container-title":"Am J Trop Med Hyg","id":"ITEM-1","issue":"6","issued":{"date-parts":[["2008"]]},"note":"Wierzba, Thomas F\nGhimire, Prakash\nMalla, Sarala\nBanerjee, Manas Kumar\nShrestha, Sanjaya\nKhanal, Basudha\nSedai, Tika R\nGibbons, Robert V\neng\nResearch Support, U.S. Gov't, Non-P.H.S.\n2008/06/11 09:00\nAm J Trop Med Hyg. 2008 Jun;78(6):1002-6.","page":"1002-1006","title":"Laboratory-based Japanese encephalitis surveillance in Nepal and the implications for a national immunization strategy","type":"article-journal","volume":"78"},"uris":["http://www.mendeley.com/documents/?uuid=33435da2-b69a-4305-848c-91ff15f49ec9"]},{"id":"ITEM-2","itemData":{"ISBN":"0950-2688 (Print)\\r0950-2688 (Linking)","ISSN":"0950-2688","PMID":"11293685","abstract":"We conducted an epidemiological study of a Japanese encephalitis (JE) outbreak in the southwestern part of Nepal in 1997. A high density of JE infections was found and it was estimated that 27.9% the total population were infected with JE virus in the study area. The fatality rate was 13.2% and there was no difference in the fatality rate between males and females over 5 years old. However, the case fatality rate was 2.1 times higher in females than in males (14.6% vs. 6.9%) among children under 5 years of age. Fifty-three blood samples were collected from suspected JE cases during the epidemic period in 1998. Findings for JE specific IgM revealed that clinical diagnoses of JE were serologically confirmed in an average 78% (70-93%) of patients in three collaborating hospitals. These studies demonstrated that JE was highly prevalent in the area and clinical diagnoses were reliable. Effective preventive measures should be taken against this vaccine-preventable disease.","author":[{"dropping-particle":"","family":"AKIBA","given":"T.","non-dropping-particle":"","parse-names":false,"suffix":""},{"dropping-particle":"","family":"Osaka","given":"K.","non-dropping-particle":"","parse-names":false,"suffix":""},{"dropping-particle":"","family":"TANG","given":"S.","non-dropping-particle":"","parse-names":false,"suffix":""},{"dropping-particle":"","family":"NAKAYAMA","given":"M.","non-dropping-particle":"","parse-names":false,"suffix":""},{"dropping-particle":"","family":"Yamamoto","given":"A.","non-dropping-particle":"","parse-names":false,"suffix":""},{"dropping-particle":"","family":"Kurane","given":"I.","non-dropping-particle":"","parse-names":false,"suffix":""},{"dropping-particle":"","family":"OKABE","given":"N.","non-dropping-particle":"","parse-names":false,"suffix":""},{"dropping-particle":"","family":"UMENAI","given":"T.","non-dropping-particle":"","parse-names":false,"suffix":""}],"container-title":"Epidemiology and infection","id":"ITEM-2","issue":"1","issued":{"date-parts":[["2001"]]},"page":"81-8","title":"Analysis of Japanese encephalitis epidemic in Western Nepal in 1997.","type":"article-journal","volume":"126"},"uris":["http://www.mendeley.com/documents/?uuid=3905bbb4-3b49-4148-8a73-a910379a30a0"]}],"mendeley":{"formattedCitation":"[8,9]","plainTextFormattedCitation":"[8,9]","previouslyFormattedCitation":"[8,9]"},"properties":{"noteIndex":0},"schema":"https://github.com/citation-style-language/schema/raw/master/csl-citation.json"}</w:instrText>
            </w:r>
            <w:r w:rsidR="007A6ACE" w:rsidRPr="00363085">
              <w:rPr>
                <w:rFonts w:ascii="Times New Roman" w:hAnsi="Times New Roman" w:cs="Times New Roman"/>
              </w:rPr>
              <w:fldChar w:fldCharType="separate"/>
            </w:r>
            <w:r w:rsidR="007A6ACE" w:rsidRPr="00363085">
              <w:rPr>
                <w:rFonts w:ascii="Times New Roman" w:hAnsi="Times New Roman" w:cs="Times New Roman"/>
                <w:noProof/>
              </w:rPr>
              <w:t>[8,9]</w:t>
            </w:r>
            <w:r w:rsidR="007A6ACE" w:rsidRPr="00363085">
              <w:rPr>
                <w:rFonts w:ascii="Times New Roman" w:hAnsi="Times New Roman" w:cs="Times New Roman"/>
              </w:rPr>
              <w:fldChar w:fldCharType="end"/>
            </w:r>
            <w:r w:rsidRPr="00363085">
              <w:rPr>
                <w:rFonts w:ascii="Times New Roman" w:hAnsi="Times New Roman" w:cs="Times New Roman"/>
              </w:rPr>
              <w:t xml:space="preserve">, non-West </w:t>
            </w:r>
            <w:proofErr w:type="spellStart"/>
            <w:r w:rsidRPr="00363085">
              <w:rPr>
                <w:rFonts w:ascii="Times New Roman" w:hAnsi="Times New Roman" w:cs="Times New Roman"/>
              </w:rPr>
              <w:t>Terai</w:t>
            </w:r>
            <w:proofErr w:type="spellEnd"/>
            <w:r w:rsidR="004717DA" w:rsidRPr="00363085">
              <w:rPr>
                <w:rFonts w:ascii="Times New Roman" w:hAnsi="Times New Roman" w:cs="Times New Roman"/>
              </w:rPr>
              <w:t xml:space="preserve"> </w:t>
            </w:r>
            <w:r w:rsidR="00D71AAF" w:rsidRPr="00363085">
              <w:rPr>
                <w:rFonts w:ascii="Times New Roman" w:hAnsi="Times New Roman" w:cs="Times New Roman"/>
              </w:rPr>
              <w:fldChar w:fldCharType="begin" w:fldLock="1"/>
            </w:r>
            <w:r w:rsidR="00363085">
              <w:rPr>
                <w:rFonts w:ascii="Times New Roman" w:hAnsi="Times New Roman" w:cs="Times New Roman"/>
              </w:rPr>
              <w:instrText>ADDIN CSL_CITATION {"citationItems":[{"id":"ITEM-1","itemData":{"ISBN":"1476-1645 (Electronic) 0002-9637 (Linking)","PMID":"18541784","abstract":"We report on two years of Japanese encephalitis (JE) surveillance in Nepal and the implications for a national immunization strategy. From May 2004 to April 2006, 4,652 patients with encephalitis were evaluated. A serum or cerebrospinal fluid specimen was collected from 3198 (69%) patients of which 1,035 (32%) were positive by Japanese encephalitis IgM ELISA. Most cases (N = 951, 92%) were from the 24 Terai districts (i.e., southern plains, 12.3 million persons) with the majority (N = 616, 65%) from four western Terai districts (population = 1.8 million). The case fatality ratio was 14.7% and 6.3% and the proportion of cases under 15 years old was 52% and 62% in the four western and 20 non-western Terai districts, respectively. Japanese encephalitis immunization targeting residents one year of age and older in the western districts and one through 14 years old in the non-western Terai districts may have reduced Japanese encephalitis cases by 84% and deaths by 92%, nationally.","author":[{"dropping-particle":"","family":"Wierzba","given":"T F","non-dropping-particle":"","parse-names":false,"suffix":""},{"dropping-particle":"","family":"Ghimire","given":"P","non-dropping-particle":"","parse-names":false,"suffix":""},{"dropping-particle":"","family":"Malla","given":"S","non-dropping-particle":"","parse-names":false,"suffix":""},{"dropping-particle":"","family":"Banerjee","given":"M K","non-dropping-particle":"","parse-names":false,"suffix":""},{"dropping-particle":"","family":"Shrestha","given":"S","non-dropping-particle":"","parse-names":false,"suffix":""},{"dropping-particle":"","family":"Khanal","given":"B","non-dropping-particle":"","parse-names":false,"suffix":""},{"dropping-particle":"","family":"Sedai","given":"T R","non-dropping-particle":"","parse-names":false,"suffix":""},{"dropping-particle":"V","family":"Gibbons","given":"R","non-dropping-particle":"","parse-names":false,"suffix":""}],"container-title":"Am J Trop Med Hyg","id":"ITEM-1","issue":"6","issued":{"date-parts":[["2008"]]},"note":"Wierzba, Thomas F\nGhimire, Prakash\nMalla, Sarala\nBanerjee, Manas Kumar\nShrestha, Sanjaya\nKhanal, Basudha\nSedai, Tika R\nGibbons, Robert V\neng\nResearch Support, U.S. Gov't, Non-P.H.S.\n2008/06/11 09:00\nAm J Trop Med Hyg. 2008 Jun;78(6):1002-6.","page":"1002-1006","title":"Laboratory-based Japanese encephalitis surveillance in Nepal and the implications for a national immunization strategy","type":"article-journal","volume":"78"},"uris":["http://www.mendeley.com/documents/?uuid=33435da2-b69a-4305-848c-91ff15f49ec9"]}],"mendeley":{"formattedCitation":"[8]","plainTextFormattedCitation":"[8]","previouslyFormattedCitation":"[8]"},"properties":{"noteIndex":0},"schema":"https://github.com/citation-style-language/schema/raw/master/csl-citation.json"}</w:instrText>
            </w:r>
            <w:r w:rsidR="00D71AAF" w:rsidRPr="00363085">
              <w:rPr>
                <w:rFonts w:ascii="Times New Roman" w:hAnsi="Times New Roman" w:cs="Times New Roman"/>
              </w:rPr>
              <w:fldChar w:fldCharType="separate"/>
            </w:r>
            <w:r w:rsidR="00D71AAF" w:rsidRPr="00363085">
              <w:rPr>
                <w:rFonts w:ascii="Times New Roman" w:hAnsi="Times New Roman" w:cs="Times New Roman"/>
                <w:noProof/>
              </w:rPr>
              <w:t>[8]</w:t>
            </w:r>
            <w:r w:rsidR="00D71AAF"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8.4 (5.9-10.7)</w:t>
            </w:r>
          </w:p>
        </w:tc>
      </w:tr>
      <w:tr w:rsidR="00D60CA4" w:rsidRPr="00363085" w:rsidTr="00363085">
        <w:trPr>
          <w:trHeight w:val="782"/>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China</w:t>
            </w:r>
            <w:r w:rsidRPr="00363085">
              <w:rPr>
                <w:rFonts w:ascii="Times New Roman" w:hAnsi="Times New Roman" w:cs="Times New Roman"/>
              </w:rPr>
              <w:t xml:space="preserve"> </w:t>
            </w:r>
            <w:r w:rsidR="00D60CA4" w:rsidRPr="00363085">
              <w:rPr>
                <w:rFonts w:ascii="Times New Roman" w:hAnsi="Times New Roman" w:cs="Times New Roman"/>
              </w:rPr>
              <w:t>(High)</w:t>
            </w:r>
          </w:p>
        </w:tc>
        <w:tc>
          <w:tcPr>
            <w:tcW w:w="2340" w:type="dxa"/>
          </w:tcPr>
          <w:p w:rsidR="00D60CA4" w:rsidRPr="00363085" w:rsidRDefault="00D60CA4" w:rsidP="007A6A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Baoji</w:t>
            </w:r>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PMID":"28881548","author":[{"dropping-particle":"","family":"Hu Wei Jun, Zhonghua Yu Fang, Yi Xue Za Zhi","given":"","non-dropping-particle":"","parse-names":false,"suffix":""}],"id":"ITEM-1","issued":{"date-parts":[["2017"]]},"title":"[ Quality of case report of Japanese Encephalitis after the establishment of surveillance on acute meningitis and encephalitis syndrome in Baoji ].","type":"article-journal"},"uris":["http://www.mendeley.com/documents/?uuid=be77be9c-065e-464b-a14b-c318be8f12fd"]}],"mendeley":{"formattedCitation":"[10]","plainTextFormattedCitation":"[10]","previouslyFormattedCitation":"[10]"},"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10]</w:t>
            </w:r>
            <w:r w:rsidR="008A274C"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Guigang</w:t>
            </w:r>
            <w:proofErr w:type="spellEnd"/>
            <w:r w:rsidR="008A274C"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1371/journal.pone.0144366","ISBN":"1932-6203","ISSN":"19326203","PMID":"26633824","abstract":"OBJECTIVES: Acute meningitis and encephalitis (AME) are common diseases with the main pathogens being viruses and bacteria. As specific treatments are different, it is important to develop clinical prediction rules to distinguish aseptic from bacterial or fungal infection. In this study we evaluated the incidence rates, seasonal variety and the main etiologic agents of AME, and identified factors that could be used to predict the etiologic agents. METHODS: A population-based AME syndrome surveillance system was set up in Guigang City, Guangxi, involving 12 hospitals serving the study communities. All patients meeting the case definition were investigated. Blood and/or cerebrospinal fluid were tested for bacterial pathogens using culture or RT-PCR and serological tests for viruses using enzyme-linked immunosorbent assays. Laboratory testing variables were grouped using factor analysis. Multinomial logistic regression was used to predict the etiology of AME. RESULTS: From May 2007 to June 2012, the annual incidence rate of AME syndrome, and disease specifically caused by Japanese encephalitis (JE), other viruses, bacteria and fungi were 12.55, 0.58, 4.57, 0.45 and 0.14 per 100,000 population, respectively. The top three identified viral etiologic agents were enterovirus, mumps virus, and JE virus, and for bacteria/fungi were Streptococcus sp., Cryptococcus neoformans and Staphylococcus sp. The incidence of JE and other viruses affected younger populations and peaked from April to August. Alteration of consciousness and leukocytosis were more likely to be caused by JE, bacteria and fungi whereas CSF inflammation was associated with bacterial/fungal infection. CONCLUSIONS: With limited predictive validity of symptoms and signs and routine laboratory tests, specific tests for JE virus, mumps virus and enteroviruses are required to evaluate the immunization impact and plan for further intervention. CSF bacterial culture cannot be omitted in guiding clinical decisions regarding patient treatment.","author":[{"dropping-particle":"","family":"Xie","given":"Yihong","non-dropping-particle":"","parse-names":false,"suffix":""},{"dropping-particle":"","family":"Tan","given":"Yi","non-dropping-particle":"","parse-names":false,"suffix":""},{"dropping-particle":"","family":"Chongsuvivatwong","given":"Virasakdi","non-dropping-particle":"","parse-names":false,"suffix":""},{"dropping-particle":"","family":"Wu","given":"Xinghua","non-dropping-particle":"","parse-names":false,"suffix":""},{"dropping-particle":"","family":"Bi","given":"Fuyin","non-dropping-particle":"","parse-names":false,"suffix":""},{"dropping-particle":"","family":"Hadler","given":"Stephen C.","non-dropping-particle":"","parse-names":false,"suffix":""},{"dropping-particle":"","family":"Jiraphongsa","given":"Chuleeporn","non-dropping-particle":"","parse-names":false,"suffix":""},{"dropping-particle":"","family":"Sornsrivichai","given":"Vorasith","non-dropping-particle":"","parse-names":false,"suffix":""},{"dropping-particle":"","family":"Lin","given":"Mei","non-dropping-particle":"","parse-names":false,"suffix":""},{"dropping-particle":"","family":"Quan","given":"Yi","non-dropping-particle":"","parse-names":false,"suffix":""}],"container-title":"PLoS ONE","id":"ITEM-1","issue":"12","issued":{"date-parts":[["2015"]]},"page":"1-12","title":"A population-based acute meningitis and encephalitis syndromes surveillance in Guangxi, China, May 2007- June 2012","type":"article-journal","volume":"10"},"uris":["http://www.mendeley.com/documents/?uuid=ba60dd60-c893-47b4-9e5f-f084dcb815fa"]},{"id":"ITEM-2","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2","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mendeley":{"formattedCitation":"[7,11]","plainTextFormattedCitation":"[7,11]","previouslyFormattedCitation":"[7,11]"},"properties":{"noteIndex":0},"schema":"https://github.com/citation-style-language/schema/raw/master/csl-citation.json"}</w:instrText>
            </w:r>
            <w:r w:rsidR="007A6ACE" w:rsidRPr="00363085">
              <w:rPr>
                <w:rFonts w:ascii="Times New Roman" w:hAnsi="Times New Roman" w:cs="Times New Roman"/>
              </w:rPr>
              <w:fldChar w:fldCharType="separate"/>
            </w:r>
            <w:r w:rsidR="007A6ACE" w:rsidRPr="00363085">
              <w:rPr>
                <w:rFonts w:ascii="Times New Roman" w:hAnsi="Times New Roman" w:cs="Times New Roman"/>
                <w:noProof/>
              </w:rPr>
              <w:t>[7,11]</w:t>
            </w:r>
            <w:r w:rsidR="007A6ACE" w:rsidRPr="00363085">
              <w:rPr>
                <w:rFonts w:ascii="Times New Roman" w:hAnsi="Times New Roman" w:cs="Times New Roman"/>
              </w:rPr>
              <w:fldChar w:fldCharType="end"/>
            </w:r>
            <w:r w:rsidR="008A274C" w:rsidRPr="00363085">
              <w:rPr>
                <w:rFonts w:ascii="Times New Roman" w:hAnsi="Times New Roman" w:cs="Times New Roman"/>
              </w:rPr>
              <w:t>,</w:t>
            </w:r>
            <w:r w:rsidRPr="00363085">
              <w:rPr>
                <w:rFonts w:ascii="Times New Roman" w:hAnsi="Times New Roman" w:cs="Times New Roman"/>
              </w:rPr>
              <w:t xml:space="preserve"> </w:t>
            </w:r>
            <w:proofErr w:type="spellStart"/>
            <w:r w:rsidRPr="00363085">
              <w:rPr>
                <w:rFonts w:ascii="Times New Roman" w:hAnsi="Times New Roman" w:cs="Times New Roman"/>
              </w:rPr>
              <w:t>Guizhou</w:t>
            </w:r>
            <w:proofErr w:type="spellEnd"/>
            <w:r w:rsidR="009240D6" w:rsidRPr="00363085">
              <w:rPr>
                <w:rFonts w:ascii="Times New Roman" w:hAnsi="Times New Roman" w:cs="Times New Roman"/>
              </w:rPr>
              <w:t xml:space="preserve"> </w:t>
            </w:r>
            <w:r w:rsidR="009240D6"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128/JCM.01009-09","ISBN":"1098-660X (Electronic)\\r0095-1137 (Linking)","ISSN":"00951137","PMID":"20147638","abstract":"The proportion of laboratory-confirmed Japanese encephalitis (JE) virus (JEV) infections was compared to the number of JE cases reported on the basis of seasonality and the clinical symptoms of hospitalized patients in Guizhou Province, China, between April and November 2006. Of the 1,837 patients with reported JE, 1,382 patients in nine prefectures were investigated. JE was confirmed in 1,210 of 1,382 (87.6%) patients by a JEV-specific immunoglobulin M (IgM) antibody-capture enzyme-linked immunosorbent assay (MAC-ELISA), heminested reverse transcriptase PCR, and virus isolation. Two strains of JEV belonging to genotype 1 were isolated. Other viral pathogens responsible for encephalitis, including echovirus, mumps virus, herpes simplex virus, and cytomegalovirus, were identified in 67 of 172 (38.9%) JE-negative cases. On the basis of the distribution of the laboratory-confirmed JE cases from different hospitals according to the Chinese administrative division, which included hospitals at the provincial, city, county, and township levels, county hospitals detected the highest number of JE cases (81.8%), whereas township hospitals detected the smallest number of JE cases (1.4%). Provincial and city hospitals had the highest and lowest rates of accuracy of providing a clinical diagnosis of JE, as confirmed by laboratory testing (91.8% and 76.7%, respectively). This study demonstrates that laboratory confirmation improves the accuracy of diagnosis of JE and that an enhanced laboratory capacity is critical for JE surveillance as well as the identification of other pathogens that cause encephalitic syndromes with clinical symptoms similar to those caused by JEV infection.","author":[{"dropping-particle":"","family":"Ye","given":"Xufang","non-dropping-particle":"","parse-names":false,"suffix":""},{"dropping-particle":"","family":"Wang","given":"Huanyu","non-dropping-particle":"","parse-names":false,"suffix":""},{"dropping-particle":"","family":"Fu","given":"Shihong","non-dropping-particle":"","parse-names":false,"suffix":""},{"dropping-particle":"","family":"Gao","given":"Xiaoyan","non-dropping-particle":"","parse-names":false,"suffix":""},{"dropping-particle":"","family":"Zhao","given":"Shuye","non-dropping-particle":"","parse-names":false,"suffix":""},{"dropping-particle":"","family":"Liu","given":"Chunting","non-dropping-particle":"","parse-names":false,"suffix":""},{"dropping-particle":"","family":"Li","given":"Minghua","non-dropping-particle":"","parse-names":false,"suffix":""},{"dropping-particle":"","family":"Zhai","given":"Yougang","non-dropping-particle":"","parse-names":false,"suffix":""},{"dropping-particle":"","family":"Liang","given":"Guodong","non-dropping-particle":"","parse-names":false,"suffix":""}],"container-title":"Journal of Clinical Microbiology","id":"ITEM-1","issue":"4","issued":{"date-parts":[["2010"]]},"page":"1343-1349","title":"Etiological spectrum of clinically diagnosed japanese encephalitis cases reported in guizhou province, China, in 2006","type":"article-journal","volume":"48"},"uris":["http://www.mendeley.com/documents/?uuid=c55c9b13-0b38-4708-bb44-5d535868a278"]}],"mendeley":{"formattedCitation":"[12]","plainTextFormattedCitation":"[12]","previouslyFormattedCitation":"[12]"},"properties":{"noteIndex":0},"schema":"https://github.com/citation-style-language/schema/raw/master/csl-citation.json"}</w:instrText>
            </w:r>
            <w:r w:rsidR="009240D6" w:rsidRPr="00363085">
              <w:rPr>
                <w:rFonts w:ascii="Times New Roman" w:hAnsi="Times New Roman" w:cs="Times New Roman"/>
              </w:rPr>
              <w:fldChar w:fldCharType="separate"/>
            </w:r>
            <w:r w:rsidR="009240D6" w:rsidRPr="00363085">
              <w:rPr>
                <w:rFonts w:ascii="Times New Roman" w:hAnsi="Times New Roman" w:cs="Times New Roman"/>
                <w:noProof/>
              </w:rPr>
              <w:t>[12]</w:t>
            </w:r>
            <w:r w:rsidR="009240D6"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Longnan</w:t>
            </w:r>
            <w:proofErr w:type="spellEnd"/>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16/j.actatropica.2013.06.015","ISBN":"1873-6254 (Electronic) 0001-706X (Linking)","ISSN":"0001706X","PMID":"23831431","abstract":"The objective of this study was to investigate the incidence of insect-borne diseases from 2005 to 2011, before and after the 2008 Wenchuan earthquake in Longnan City, Gansu Province, China. The data include Japanese encephalitis, Kala-azar and malaria cases from 2005 to 2011 that occurred in Longnan City. We calculated the incidence rates and analyzed the epidemiological characteristics of the diseases before and after the Wenchuan earthquake. During 2005-2011, 212 Japanese encephalitis cases were reported in Longnan City, and the average incidence was 1.11/100,000. Compared with any year from 2005 to 2010 the incidence of Japanese encephalitis in Longnan City in 2011 was not significantly different (. P≥. 0.05). From 2005 to 2011, there were 719 Kala-azar cases in Longnan City, the annual incidence was 3.77/100,000, and the incidence in males was higher than females (. P&lt;. 0.001). Compared with 2011, there was no significant difference in incidence of Kala-azar in 2009 or 2010 (. P≥. 0.05). There were seven total cases of malaria from 2005 to 2011, and the annual incidence was 0.07/100,000. Wudu District and Wen County were the main endemic areas of insect-borne diseases in Longnan City. The results showed that Japanese encephalitis and Kala-azar were common insect-borne infectious diseases in Longnan City, and that the incidence of insect-borne disease did not increase after the Wenchuan earthquake. It is possible that vector control measures implemented after the earthquake prevented an increase in such diseases. © 2013 Elsevier B.V.","author":[{"dropping-particle":"","family":"Zhang","given":"Si","non-dropping-particle":"","parse-names":false,"suffix":""},{"dropping-particle":"","family":"Lu","given":"Zhaolian","non-dropping-particle":"","parse-names":false,"suffix":""},{"dropping-particle":"","family":"Liu","given":"Haijun","non-dropping-particle":"","parse-names":false,"suffix":""},{"dropping-particle":"","family":"Xiao","given":"Xindong","non-dropping-particle":"","parse-names":false,"suffix":""},{"dropping-particle":"","family":"Zhao","given":"Zongguo","non-dropping-particle":"","parse-names":false,"suffix":""},{"dropping-particle":"","family":"Bao","given":"Genshu","non-dropping-particle":"","parse-names":false,"suffix":""},{"dropping-particle":"","family":"Han","given":"Jian","non-dropping-particle":"","parse-names":false,"suffix":""},{"dropping-particle":"","family":"Jing","given":"Tao","non-dropping-particle":"","parse-names":false,"suffix":""},{"dropping-particle":"","family":"Chen","given":"Gen","non-dropping-particle":"","parse-names":false,"suffix":""}],"container-title":"Acta Tropica","id":"ITEM-1","issue":"1","issued":{"date-parts":[["2013"]]},"page":"85-89","publisher":"Elsevier B.V.","title":"Incidence of Japanese encephalitis, visceral leishmaniasis and malaria before and after the Wenchuan earthquake, in China","type":"article-journal","volume":"128"},"uris":["http://www.mendeley.com/documents/?uuid=05fe4613-575a-4802-b5fb-119e03a5140d"]}],"mendeley":{"formattedCitation":"[13]","plainTextFormattedCitation":"[13]","previouslyFormattedCitation":"[13]"},"properties":{"noteIndex":0},"schema":"https://github.com/citation-style-language/schema/raw/master/csl-citation.json"}</w:instrText>
            </w:r>
            <w:r w:rsidR="008A274C" w:rsidRPr="00363085">
              <w:rPr>
                <w:rFonts w:ascii="Times New Roman" w:hAnsi="Times New Roman" w:cs="Times New Roman"/>
              </w:rPr>
              <w:fldChar w:fldCharType="separate"/>
            </w:r>
            <w:r w:rsidR="009240D6" w:rsidRPr="00363085">
              <w:rPr>
                <w:rFonts w:ascii="Times New Roman" w:hAnsi="Times New Roman" w:cs="Times New Roman"/>
                <w:noProof/>
              </w:rPr>
              <w:t>[13]</w:t>
            </w:r>
            <w:r w:rsidR="008A274C" w:rsidRPr="00363085">
              <w:rPr>
                <w:rFonts w:ascii="Times New Roman" w:hAnsi="Times New Roman" w:cs="Times New Roman"/>
              </w:rPr>
              <w:fldChar w:fldCharType="end"/>
            </w:r>
            <w:r w:rsidRPr="00363085">
              <w:rPr>
                <w:rFonts w:ascii="Times New Roman" w:hAnsi="Times New Roman" w:cs="Times New Roman"/>
              </w:rPr>
              <w:t>, Yichang</w:t>
            </w:r>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1","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mendeley":{"formattedCitation":"[7]","plainTextFormattedCitation":"[7]","previouslyFormattedCitation":"[7]"},"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7]</w:t>
            </w:r>
            <w:r w:rsidR="008A274C" w:rsidRPr="00363085">
              <w:rPr>
                <w:rFonts w:ascii="Times New Roman" w:hAnsi="Times New Roman" w:cs="Times New Roman"/>
              </w:rPr>
              <w:fldChar w:fldCharType="end"/>
            </w:r>
            <w:r w:rsidRPr="00363085">
              <w:rPr>
                <w:rFonts w:ascii="Times New Roman" w:hAnsi="Times New Roman" w:cs="Times New Roman"/>
              </w:rPr>
              <w:t>, Jinan</w:t>
            </w:r>
            <w:r w:rsidR="008A274C" w:rsidRPr="00363085">
              <w:rPr>
                <w:rFonts w:ascii="Times New Roman" w:hAnsi="Times New Roman" w:cs="Times New Roman"/>
              </w:rPr>
              <w:t xml:space="preserve"> </w:t>
            </w:r>
            <w:r w:rsidR="008A274C"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1","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mendeley":{"formattedCitation":"[7]","plainTextFormattedCitation":"[7]","previouslyFormattedCitation":"[7]"},"properties":{"noteIndex":0},"schema":"https://github.com/citation-style-language/schema/raw/master/csl-citation.json"}</w:instrText>
            </w:r>
            <w:r w:rsidR="008A274C" w:rsidRPr="00363085">
              <w:rPr>
                <w:rFonts w:ascii="Times New Roman" w:hAnsi="Times New Roman" w:cs="Times New Roman"/>
              </w:rPr>
              <w:fldChar w:fldCharType="separate"/>
            </w:r>
            <w:r w:rsidR="007A6ACE" w:rsidRPr="00363085">
              <w:rPr>
                <w:rFonts w:ascii="Times New Roman" w:hAnsi="Times New Roman" w:cs="Times New Roman"/>
                <w:noProof/>
              </w:rPr>
              <w:t>[7]</w:t>
            </w:r>
            <w:r w:rsidR="008A274C" w:rsidRPr="00363085">
              <w:rPr>
                <w:rFonts w:ascii="Times New Roman" w:hAnsi="Times New Roman" w:cs="Times New Roman"/>
              </w:rPr>
              <w:fldChar w:fldCharType="end"/>
            </w:r>
            <w:r w:rsidRPr="00363085">
              <w:rPr>
                <w:rFonts w:ascii="Times New Roman" w:hAnsi="Times New Roman" w:cs="Times New Roman"/>
              </w:rPr>
              <w:t>.</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8(3.5-53.9)</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Pakistan</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Group B*</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 (0.1-7.0)</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Indonesia</w:t>
            </w:r>
            <w:r w:rsidRPr="00363085">
              <w:rPr>
                <w:rFonts w:ascii="Times New Roman" w:hAnsi="Times New Roman" w:cs="Times New Roman"/>
              </w:rPr>
              <w:t xml:space="preserve"> </w:t>
            </w:r>
            <w:r w:rsidR="00D60CA4" w:rsidRPr="00363085">
              <w:rPr>
                <w:rFonts w:ascii="Times New Roman" w:hAnsi="Times New Roman" w:cs="Times New Roman"/>
              </w:rPr>
              <w:t>(Low)</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 provinces</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1476-1645 (Electronic)\\r0002-9637 (Linking)","ISSN":"00029637","PMID":"19052312","abstract":"Japanese encephalitis (JE) results in significant mortality and disability in children in Asia. In Indonesia, despite recognition of JE virus transmission, reports of human disease have been few and from limited geographic areas. Hospital-based surveillance for acute encephalitis syndrome (AES) and JE in children 15 years of age and under was undertaken in 15 hospitals in six provinces from 2005 to 2006. High- and low-risk provinces in geographically dispersed areas were included. Health center-based surveillance also was undertaken in one province. Eighty-two JE cases were confirmed among 1,496 AES cases detected. JE cases were confirmed in all provinces, but the proportion varied between 18% and 2% among provinces of different risk levels. Children younger than 10 years of age represented 95% of JE cases, and 47% of all cases either died or were disabled. The study shows JE is an endemic human disease across Indonesia. Immunization strategies are being considered.","author":[{"dropping-particle":"","family":"Ompusunggu","given":"Sahat","non-dropping-particle":"","parse-names":false,"suffix":""},{"dropping-particle":"","family":"Hills","given":"Susan L.","non-dropping-particle":"","parse-names":false,"suffix":""},{"dropping-particle":"","family":"Maha","given":"Masri Sembiring","non-dropping-particle":"","parse-names":false,"suffix":""},{"dropping-particle":"","family":"Moniaga","given":"Vanda A.","non-dropping-particle":"","parse-names":false,"suffix":""},{"dropping-particle":"","family":"Susilarini","given":"Ni Ketut","non-dropping-particle":"","parse-names":false,"suffix":""},{"dropping-particle":"","family":"Widjaya","given":"Anton","non-dropping-particle":"","parse-names":false,"suffix":""},{"dropping-particle":"","family":"Sasmito","given":"Agits","non-dropping-particle":"","parse-names":false,"suffix":""},{"dropping-particle":"","family":"Suwandono","given":"Agus","non-dropping-particle":"","parse-names":false,"suffix":""},{"dropping-particle":"","family":"Sedyaningsih","given":"Endang R.","non-dropping-particle":"","parse-names":false,"suffix":""},{"dropping-particle":"","family":"Jacobson","given":"Julie A.","non-dropping-particle":"","parse-names":false,"suffix":""}],"container-title":"American Journal of Tropical Medicine and Hygiene","id":"ITEM-1","issue":"6","issued":{"date-parts":[["2008"]]},"page":"963-970","title":"Confirmation of Japanese encephalitis as an endemic human disease through sentinel surveillance in Indonesia","type":"article-journal","volume":"79"},"uris":["http://www.mendeley.com/documents/?uuid=7197b76e-6222-4b36-94b2-9ef034891a4a"]}],"mendeley":{"formattedCitation":"[14]","plainTextFormattedCitation":"[14]","previouslyFormattedCitation":"[14]"},"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14]</w:t>
            </w:r>
            <w:r w:rsidR="004717DA" w:rsidRPr="00363085">
              <w:rPr>
                <w:rFonts w:ascii="Times New Roman" w:hAnsi="Times New Roman" w:cs="Times New Roman"/>
              </w:rPr>
              <w:fldChar w:fldCharType="end"/>
            </w:r>
            <w:r w:rsidRPr="00363085">
              <w:rPr>
                <w:rFonts w:ascii="Times New Roman" w:hAnsi="Times New Roman" w:cs="Times New Roman"/>
              </w:rPr>
              <w:t>, Bali</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186/1741-7015-4-8","author":[{"dropping-particle":"","family":"Kari","given":"Komang","non-dropping-particle":"","parse-names":false,"suffix":""},{"dropping-particle":"","family":"Liu","given":"Wei","non-dropping-particle":"","parse-names":false,"suffix":""},{"dropping-particle":"","family":"Gautama","given":"Kompiang","non-dropping-particle":"","parse-names":false,"suffix":""},{"dropping-particle":"","family":"Jr","given":"Mammen P Mammen","non-dropping-particle":"","parse-names":false,"suffix":""},{"dropping-particle":"","family":"Clemens","given":"John D","non-dropping-particle":"","parse-names":false,"suffix":""},{"dropping-particle":"","family":"Nisalak","given":"Ananda","non-dropping-particle":"","parse-names":false,"suffix":""},{"dropping-particle":"","family":"Subrata","given":"Ketut","non-dropping-particle":"","parse-names":false,"suffix":""},{"dropping-particle":"","family":"Kim","given":"Hyei Kyung","non-dropping-particle":"","parse-names":false,"suffix":""},{"dropping-particle":"","family":"Xu","given":"Zhi-yi","non-dropping-particle":"","parse-names":false,"suffix":""}],"id":"ITEM-1","issued":{"date-parts":[["2006"]]},"page":"2-8","title":"A hospital-based surveillance for Japanese encephalitis in Bali , Indonesia","type":"article-journal","volume":"7"},"uris":["http://www.mendeley.com/documents/?uuid=66f40865-3ee7-4364-a6cb-ff3bdd745d75"]}],"mendeley":{"formattedCitation":"[15]","plainTextFormattedCitation":"[15]","previouslyFormattedCitation":"[15]"},"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15]</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26.5 (8.7-45.1)</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Philippines</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Philippines</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371/journal.pntd.0003630","author":[{"dropping-particle":"","family":"Lopez","given":"Anna Lena","non-dropping-particle":"","parse-names":false,"suffix":""},{"dropping-particle":"","family":"Aldaba","given":"Josephine G","non-dropping-particle":"","parse-names":false,"suffix":""},{"dropping-particle":"","family":"Roque","given":"Vito G","non-dropping-particle":"","parse-names":false,"suffix":""},{"dropping-particle":"","family":"Tandoc","given":"Amado O","non-dropping-particle":"","parse-names":false,"suffix":""},{"dropping-particle":"","family":"Sy","given":"Kristy","non-dropping-particle":"","parse-names":false,"suffix":""},{"dropping-particle":"","family":"Espino","given":"Fe Esperanza","non-dropping-particle":"","parse-names":false,"suffix":""},{"dropping-particle":"","family":"Dequiroz-castro","given":"Maricel","non-dropping-particle":"","parse-names":false,"suffix":""},{"dropping-particle":"","family":"Jee","given":"Youngmee","non-dropping-particle":"","parse-names":false,"suffix":""}],"id":"ITEM-1","issue":"January 2011","issued":{"date-parts":[["2015"]]},"page":"1-17","title":"Epidemiology of Japanese Encephalitis in the Philippines : A Systematic Review","type":"article-journal","volume":"73"},"uris":["http://www.mendeley.com/documents/?uuid=f108c227-0675-4c2b-b39c-77e6f20fad25"]}],"mendeley":{"formattedCitation":"[16]","plainTextFormattedCitation":"[16]","previouslyFormattedCitation":"[16]"},"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16]</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6.5 (11.8-19.3)</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Indonesia</w:t>
            </w:r>
            <w:r w:rsidRPr="00363085">
              <w:rPr>
                <w:rFonts w:ascii="Times New Roman" w:hAnsi="Times New Roman" w:cs="Times New Roman"/>
              </w:rPr>
              <w:t xml:space="preserve"> </w:t>
            </w:r>
            <w:r w:rsidR="00D60CA4" w:rsidRPr="00363085">
              <w:rPr>
                <w:rFonts w:ascii="Times New Roman" w:hAnsi="Times New Roman" w:cs="Times New Roman"/>
              </w:rPr>
              <w:t>(High)</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 provinces</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1476-1645 (Electronic)\\r0002-9637 (Linking)","ISSN":"00029637","PMID":"19052312","abstract":"Japanese encephalitis (JE) results in significant mortality and disability in children in Asia. In Indonesia, despite recognition of JE virus transmission, reports of human disease have been few and from limited geographic areas. Hospital-based surveillance for acute encephalitis syndrome (AES) and JE in children 15 years of age and under was undertaken in 15 hospitals in six provinces from 2005 to 2006. High- and low-risk provinces in geographically dispersed areas were included. Health center-based surveillance also was undertaken in one province. Eighty-two JE cases were confirmed among 1,496 AES cases detected. JE cases were confirmed in all provinces, but the proportion varied between 18% and 2% among provinces of different risk levels. Children younger than 10 years of age represented 95% of JE cases, and 47% of all cases either died or were disabled. The study shows JE is an endemic human disease across Indonesia. Immunization strategies are being considered.","author":[{"dropping-particle":"","family":"Ompusunggu","given":"Sahat","non-dropping-particle":"","parse-names":false,"suffix":""},{"dropping-particle":"","family":"Hills","given":"Susan L.","non-dropping-particle":"","parse-names":false,"suffix":""},{"dropping-particle":"","family":"Maha","given":"Masri Sembiring","non-dropping-particle":"","parse-names":false,"suffix":""},{"dropping-particle":"","family":"Moniaga","given":"Vanda A.","non-dropping-particle":"","parse-names":false,"suffix":""},{"dropping-particle":"","family":"Susilarini","given":"Ni Ketut","non-dropping-particle":"","parse-names":false,"suffix":""},{"dropping-particle":"","family":"Widjaya","given":"Anton","non-dropping-particle":"","parse-names":false,"suffix":""},{"dropping-particle":"","family":"Sasmito","given":"Agits","non-dropping-particle":"","parse-names":false,"suffix":""},{"dropping-particle":"","family":"Suwandono","given":"Agus","non-dropping-particle":"","parse-names":false,"suffix":""},{"dropping-particle":"","family":"Sedyaningsih","given":"Endang R.","non-dropping-particle":"","parse-names":false,"suffix":""},{"dropping-particle":"","family":"Jacobson","given":"Julie A.","non-dropping-particle":"","parse-names":false,"suffix":""}],"container-title":"American Journal of Tropical Medicine and Hygiene","id":"ITEM-1","issue":"6","issued":{"date-parts":[["2008"]]},"page":"963-970","title":"Confirmation of Japanese encephalitis as an endemic human disease through sentinel surveillance in Indonesia","type":"article-journal","volume":"79"},"uris":["http://www.mendeley.com/documents/?uuid=7197b76e-6222-4b36-94b2-9ef034891a4a"]}],"mendeley":{"formattedCitation":"[14]","plainTextFormattedCitation":"[14]","previouslyFormattedCitation":"[14]"},"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14]</w:t>
            </w:r>
            <w:r w:rsidR="004717DA" w:rsidRPr="00363085">
              <w:rPr>
                <w:rFonts w:ascii="Times New Roman" w:hAnsi="Times New Roman" w:cs="Times New Roman"/>
              </w:rPr>
              <w:fldChar w:fldCharType="end"/>
            </w:r>
            <w:r w:rsidRPr="00363085">
              <w:rPr>
                <w:rFonts w:ascii="Times New Roman" w:hAnsi="Times New Roman" w:cs="Times New Roman"/>
              </w:rPr>
              <w:t>, Bali</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186/1741-7015-4-8","author":[{"dropping-particle":"","family":"Kari","given":"Komang","non-dropping-particle":"","parse-names":false,"suffix":""},{"dropping-particle":"","family":"Liu","given":"Wei","non-dropping-particle":"","parse-names":false,"suffix":""},{"dropping-particle":"","family":"Gautama","given":"Kompiang","non-dropping-particle":"","parse-names":false,"suffix":""},{"dropping-particle":"","family":"Jr","given":"Mammen P Mammen","non-dropping-particle":"","parse-names":false,"suffix":""},{"dropping-particle":"","family":"Clemens","given":"John D","non-dropping-particle":"","parse-names":false,"suffix":""},{"dropping-particle":"","family":"Nisalak","given":"Ananda","non-dropping-particle":"","parse-names":false,"suffix":""},{"dropping-particle":"","family":"Subrata","given":"Ketut","non-dropping-particle":"","parse-names":false,"suffix":""},{"dropping-particle":"","family":"Kim","given":"Hyei Kyung","non-dropping-particle":"","parse-names":false,"suffix":""},{"dropping-particle":"","family":"Xu","given":"Zhi-yi","non-dropping-particle":"","parse-names":false,"suffix":""}],"id":"ITEM-1","issued":{"date-parts":[["2006"]]},"page":"2-8","title":"A hospital-based surveillance for Japanese encephalitis in Bali , Indonesia","type":"article-journal","volume":"7"},"uris":["http://www.mendeley.com/documents/?uuid=66f40865-3ee7-4364-a6cb-ff3bdd745d75"]}],"mendeley":{"formattedCitation":"[15]","plainTextFormattedCitation":"[15]","previouslyFormattedCitation":"[15]"},"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15]</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26.5 (8.7-45.1)</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Papua New Guinea</w:t>
            </w:r>
          </w:p>
        </w:tc>
        <w:tc>
          <w:tcPr>
            <w:tcW w:w="2340" w:type="dxa"/>
          </w:tcPr>
          <w:p w:rsidR="00D60CA4" w:rsidRPr="00363085" w:rsidRDefault="007A6ACE"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6 provinces </w:t>
            </w:r>
            <w:r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1476-1645 (Electronic)\\r0002-9637 (Linking)","ISSN":"00029637","PMID":"19052312","abstract":"Japanese encephalitis (JE) results in significant mortality and disability in children in Asia. In Indonesia, despite recognition of JE virus transmission, reports of human disease have been few and from limited geographic areas. Hospital-based surveillance for acute encephalitis syndrome (AES) and JE in children 15 years of age and under was undertaken in 15 hospitals in six provinces from 2005 to 2006. High- and low-risk provinces in geographically dispersed areas were included. Health center-based surveillance also was undertaken in one province. Eighty-two JE cases were confirmed among 1,496 AES cases detected. JE cases were confirmed in all provinces, but the proportion varied between 18% and 2% among provinces of different risk levels. Children younger than 10 years of age represented 95% of JE cases, and 47% of all cases either died or were disabled. The study shows JE is an endemic human disease across Indonesia. Immunization strategies are being considered.","author":[{"dropping-particle":"","family":"Ompusunggu","given":"Sahat","non-dropping-particle":"","parse-names":false,"suffix":""},{"dropping-particle":"","family":"Hills","given":"Susan L.","non-dropping-particle":"","parse-names":false,"suffix":""},{"dropping-particle":"","family":"Maha","given":"Masri Sembiring","non-dropping-particle":"","parse-names":false,"suffix":""},{"dropping-particle":"","family":"Moniaga","given":"Vanda A.","non-dropping-particle":"","parse-names":false,"suffix":""},{"dropping-particle":"","family":"Susilarini","given":"Ni Ketut","non-dropping-particle":"","parse-names":false,"suffix":""},{"dropping-particle":"","family":"Widjaya","given":"Anton","non-dropping-particle":"","parse-names":false,"suffix":""},{"dropping-particle":"","family":"Sasmito","given":"Agits","non-dropping-particle":"","parse-names":false,"suffix":""},{"dropping-particle":"","family":"Suwandono","given":"Agus","non-dropping-particle":"","parse-names":false,"suffix":""},{"dropping-particle":"","family":"Sedyaningsih","given":"Endang R.","non-dropping-particle":"","parse-names":false,"suffix":""},{"dropping-particle":"","family":"Jacobson","given":"Julie A.","non-dropping-particle":"","parse-names":false,"suffix":""}],"container-title":"American Journal of Tropical Medicine and Hygiene","id":"ITEM-1","issue":"6","issued":{"date-parts":[["2008"]]},"page":"963-970","title":"Confirmation of Japanese encephalitis as an endemic human disease through sentinel surveillance in Indonesia","type":"article-journal","volume":"79"},"uris":["http://www.mendeley.com/documents/?uuid=7197b76e-6222-4b36-94b2-9ef034891a4a"]}],"mendeley":{"formattedCitation":"[14]","plainTextFormattedCitation":"[14]","previouslyFormattedCitation":"[14]"},"properties":{"noteIndex":0},"schema":"https://github.com/citation-style-language/schema/raw/master/csl-citation.json"}</w:instrText>
            </w:r>
            <w:r w:rsidRPr="00363085">
              <w:rPr>
                <w:rFonts w:ascii="Times New Roman" w:hAnsi="Times New Roman" w:cs="Times New Roman"/>
              </w:rPr>
              <w:fldChar w:fldCharType="separate"/>
            </w:r>
            <w:r w:rsidR="009240D6" w:rsidRPr="00363085">
              <w:rPr>
                <w:rFonts w:ascii="Times New Roman" w:hAnsi="Times New Roman" w:cs="Times New Roman"/>
                <w:noProof/>
              </w:rPr>
              <w:t>[14]</w:t>
            </w:r>
            <w:r w:rsidRPr="00363085">
              <w:rPr>
                <w:rFonts w:ascii="Times New Roman" w:hAnsi="Times New Roman" w:cs="Times New Roman"/>
              </w:rPr>
              <w:fldChar w:fldCharType="end"/>
            </w:r>
            <w:r w:rsidRPr="00363085">
              <w:rPr>
                <w:rFonts w:ascii="Times New Roman" w:hAnsi="Times New Roman" w:cs="Times New Roman"/>
              </w:rPr>
              <w:t xml:space="preserve">, Bali </w:t>
            </w:r>
            <w:r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186/1741-7015-4-8","author":[{"dropping-particle":"","family":"Kari","given":"Komang","non-dropping-particle":"","parse-names":false,"suffix":""},{"dropping-particle":"","family":"Liu","given":"Wei","non-dropping-particle":"","parse-names":false,"suffix":""},{"dropping-particle":"","family":"Gautama","given":"Kompiang","non-dropping-particle":"","parse-names":false,"suffix":""},{"dropping-particle":"","family":"Jr","given":"Mammen P Mammen","non-dropping-particle":"","parse-names":false,"suffix":""},{"dropping-particle":"","family":"Clemens","given":"John D","non-dropping-particle":"","parse-names":false,"suffix":""},{"dropping-particle":"","family":"Nisalak","given":"Ananda","non-dropping-particle":"","parse-names":false,"suffix":""},{"dropping-particle":"","family":"Subrata","given":"Ketut","non-dropping-particle":"","parse-names":false,"suffix":""},{"dropping-particle":"","family":"Kim","given":"Hyei Kyung","non-dropping-particle":"","parse-names":false,"suffix":""},{"dropping-particle":"","family":"Xu","given":"Zhi-yi","non-dropping-particle":"","parse-names":false,"suffix":""}],"id":"ITEM-1","issued":{"date-parts":[["2006"]]},"page":"2-8","title":"A hospital-based surveillance for Japanese encephalitis in Bali , Indonesia","type":"article-journal","volume":"7"},"uris":["http://www.mendeley.com/documents/?uuid=66f40865-3ee7-4364-a6cb-ff3bdd745d75"]}],"mendeley":{"formattedCitation":"[15]","plainTextFormattedCitation":"[15]","previouslyFormattedCitation":"[15]"},"properties":{"noteIndex":0},"schema":"https://github.com/citation-style-language/schema/raw/master/csl-citation.json"}</w:instrText>
            </w:r>
            <w:r w:rsidRPr="00363085">
              <w:rPr>
                <w:rFonts w:ascii="Times New Roman" w:hAnsi="Times New Roman" w:cs="Times New Roman"/>
              </w:rPr>
              <w:fldChar w:fldCharType="separate"/>
            </w:r>
            <w:r w:rsidR="009240D6" w:rsidRPr="00363085">
              <w:rPr>
                <w:rFonts w:ascii="Times New Roman" w:hAnsi="Times New Roman" w:cs="Times New Roman"/>
                <w:noProof/>
              </w:rPr>
              <w:t>[15]</w:t>
            </w:r>
            <w:r w:rsidRPr="00363085">
              <w:rPr>
                <w:rFonts w:ascii="Times New Roman" w:hAnsi="Times New Roman" w:cs="Times New Roman"/>
              </w:rPr>
              <w:fldChar w:fldCharType="end"/>
            </w:r>
            <w:r w:rsidRPr="00363085">
              <w:rPr>
                <w:rFonts w:ascii="Times New Roman" w:hAnsi="Times New Roman" w:cs="Times New Roman"/>
              </w:rPr>
              <w:t xml:space="preserve"> </w:t>
            </w:r>
            <w:r w:rsidR="00D60CA4" w:rsidRPr="00363085">
              <w:rPr>
                <w:rFonts w:ascii="Times New Roman" w:hAnsi="Times New Roman" w:cs="Times New Roman"/>
              </w:rPr>
              <w:t>(group E)*</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26.5 (8.7-45.1)</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India</w:t>
            </w:r>
            <w:r w:rsidRPr="00363085">
              <w:rPr>
                <w:rFonts w:ascii="Times New Roman" w:hAnsi="Times New Roman" w:cs="Times New Roman"/>
              </w:rPr>
              <w:t xml:space="preserve"> </w:t>
            </w:r>
            <w:r w:rsidR="00D60CA4" w:rsidRPr="00363085">
              <w:rPr>
                <w:rFonts w:ascii="Times New Roman" w:hAnsi="Times New Roman" w:cs="Times New Roman"/>
              </w:rPr>
              <w:t>(Low)</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Group B*</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 (0.1-7.0)</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North Korea</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2 cities of Thailand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16/j.ijid.2010.03.022","ISBN":"1878-3511 (Electronic)\\n1201-9712 (Linking)","ISSN":"12019712","PMID":"20674433","abstract":"Background: Japanese encephalitis virus (JEV) is endemic in Thailand and prevention strategies include vaccination, vector control, and health education. Methods: Between July 2003 and August 2005, we conducted hospital-based surveillance for encephalitis at seven hospitals in Bangkok and Hat Yai. Serum and cerebrospinal (CSF) specimens were tested for evidence of recent JEV infection by immunoglobulin M (IgM) enzyme-linked immunosorbent assay (ELISA) and a plaque reduction neutralization test (PRNT). Results: Of the 147 patients enrolled and tested, 24 (16%) had evidence of acute flavivirus infection: 22 (15%) with JEV and two (1%) with dengue virus. Of the 22 Japanese encephalitis (JE) cases, 10 (46%) were aged ≤15 years. The median length of hospital stay was 13 days; one 13-year-old child died. Ten percent of encephalitis patients enrolled in Bangkok hospitals were found to have JEV infection compared to 28% of patients enrolled in hospitals in southern Thailand (p&lt; 0.01). Four (40%) of the 10 children with JE were reported as being vaccinated. Conclusions: JEV remains an important cause of encephalitis among hospitalized patients in Thailand. The high proportion of JE among encephalitis cases is concerning and additional public health prevention efforts or expanded vaccination may be needed. © 2010.","author":[{"dropping-particle":"","family":"Olsen","given":"Sonja J.","non-dropping-particle":"","parse-names":false,"suffix":""},{"dropping-particle":"","family":"Supawat","given":"Krongkaew","non-dropping-particle":"","parse-names":false,"suffix":""},{"dropping-particle":"","family":"Campbell","given":"Angela P.","non-dropping-particle":"","parse-names":false,"suffix":""},{"dropping-particle":"","family":"Anantapreecha","given":"Surapee","non-dropping-particle":"","parse-names":false,"suffix":""},{"dropping-particle":"","family":"Liamsuwan","given":"Sahas","non-dropping-particle":"","parse-names":false,"suffix":""},{"dropping-particle":"","family":"Tunlayadechanont","given":"Supoch","non-dropping-particle":"","parse-names":false,"suffix":""},{"dropping-particle":"","family":"Visudtibhan","given":"Anannit","non-dropping-particle":"","parse-names":false,"suffix":""},{"dropping-particle":"","family":"Lupthikulthum","given":"Somsak","non-dropping-particle":"","parse-names":false,"suffix":""},{"dropping-particle":"","family":"Dhiravibulya","given":"Kanlaya","non-dropping-particle":"","parse-names":false,"suffix":""},{"dropping-particle":"","family":"Viriyavejakul","given":"Akravudh","non-dropping-particle":"","parse-names":false,"suffix":""},{"dropping-particle":"","family":"Vasiknanonte","given":"Punnee","non-dropping-particle":"","parse-names":false,"suffix":""},{"dropping-particle":"","family":"Rajborirug","given":"Kiatsak","non-dropping-particle":"","parse-names":false,"suffix":""},{"dropping-particle":"","family":"Watanaveeradej","given":"Veerachai","non-dropping-particle":"","parse-names":false,"suffix":""},{"dropping-particle":"","family":"Nabangchang","given":"Chacrin","non-dropping-particle":"","parse-names":false,"suffix":""},{"dropping-particle":"","family":"Laven","given":"Janeen","non-dropping-particle":"","parse-names":false,"suffix":""},{"dropping-particle":"","family":"Kosoy","given":"Olga","non-dropping-particle":"","parse-names":false,"suffix":""},{"dropping-particle":"","family":"Panella","given":"Amanda","non-dropping-particle":"","parse-names":false,"suffix":""},{"dropping-particle":"","family":"Ellis","given":"Christine","non-dropping-particle":"","parse-names":false,"suffix":""},{"dropping-particle":"","family":"Henchaichon","given":"Sununta","non-dropping-particle":"","parse-names":false,"suffix":""},{"dropping-particle":"","family":"Khetsuriani","given":"Nino","non-dropping-particle":"","parse-names":false,"suffix":""},{"dropping-particle":"","family":"Powers","given":"Ann M.","non-dropping-particle":"","parse-names":false,"suffix":""},{"dropping-particle":"","family":"Dowell","given":"Scott F.","non-dropping-particle":"","parse-names":false,"suffix":""},{"dropping-particle":"","family":"Fischer","given":"Marc","non-dropping-particle":"","parse-names":false,"suffix":""}],"container-title":"International Journal of Infectious Diseases","id":"ITEM-1","issue":"10","issued":{"date-parts":[["2010"]]},"page":"e888-e892","publisher":"International Society for Infectious Diseases","title":"Japanese encephalitis virus remains an important cause of encephalitis in Thailand","type":"article-journal","volume":"14"},"uris":["http://www.mendeley.com/documents/?uuid=25fe8f1a-532a-45f3-ac72-3419f294d488"]}],"mendeley":{"formattedCitation":"[17]","plainTextFormattedCitation":"[17]","previouslyFormattedCitation":"[17]"},"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17]</w:t>
            </w:r>
            <w:r w:rsidR="007A6ACE" w:rsidRPr="00363085">
              <w:rPr>
                <w:rFonts w:ascii="Times New Roman" w:hAnsi="Times New Roman" w:cs="Times New Roman"/>
              </w:rPr>
              <w:fldChar w:fldCharType="end"/>
            </w:r>
            <w:r w:rsidR="007A6ACE" w:rsidRPr="00363085">
              <w:rPr>
                <w:rFonts w:ascii="Times New Roman" w:hAnsi="Times New Roman" w:cs="Times New Roman"/>
              </w:rPr>
              <w:t xml:space="preserve"> </w:t>
            </w:r>
            <w:r w:rsidRPr="00363085">
              <w:rPr>
                <w:rFonts w:ascii="Times New Roman" w:hAnsi="Times New Roman" w:cs="Times New Roman"/>
              </w:rPr>
              <w:t>(group H)*</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7 (5.0-11.0)</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India</w:t>
            </w:r>
            <w:r w:rsidRPr="00363085">
              <w:rPr>
                <w:rFonts w:ascii="Times New Roman" w:hAnsi="Times New Roman" w:cs="Times New Roman"/>
              </w:rPr>
              <w:t xml:space="preserve"> </w:t>
            </w:r>
            <w:r w:rsidR="00D60CA4" w:rsidRPr="00363085">
              <w:rPr>
                <w:rFonts w:ascii="Times New Roman" w:hAnsi="Times New Roman" w:cs="Times New Roman"/>
              </w:rPr>
              <w:t>(Medium)</w:t>
            </w:r>
          </w:p>
        </w:tc>
        <w:tc>
          <w:tcPr>
            <w:tcW w:w="2340" w:type="dxa"/>
          </w:tcPr>
          <w:p w:rsidR="00D60CA4" w:rsidRPr="00363085" w:rsidRDefault="00D60CA4" w:rsidP="007A6A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Bellary and neighbors</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author":[{"dropping-particle":"","family":"Avabratha","given":"K Shreedhara","non-dropping-particle":"","parse-names":false,"suffix":""},{"dropping-particle":"","family":"Sulochana","given":"P","non-dropping-particle":"","parse-names":false,"suffix":""},{"dropping-particle":"","family":"Nirmala","given":"G","non-dropping-particle":"","parse-names":false,"suffix":""},{"dropping-particle":"","family":"Vishwanath","given":"B","non-dropping-particle":"","parse-names":false,"suffix":""},{"dropping-particle":"","family":"Veerashankar","given":"M","non-dropping-particle":"","parse-names":false,"suffix":""},{"dropping-particle":"","family":"Bhagyalakshmi","given":"K","non-dropping-particle":"","parse-names":false,"suffix":""}],"id":"ITEM-1","issued":{"date-parts":[["2012"]]},"page":"100-105","title":"Japanese Encephalitis in Children in Bellary Karnataka : Clinical Profile and Sequelae","type":"article-journal"},"uris":["http://www.mendeley.com/documents/?uuid=05602434-1143-4166-94c7-0a75cd789ca2"]}],"mendeley":{"formattedCitation":"[18]","plainTextFormattedCitation":"[18]","previouslyFormattedCitation":"[18]"},"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18]</w:t>
            </w:r>
            <w:r w:rsidR="007A6ACE" w:rsidRPr="00363085">
              <w:rPr>
                <w:rFonts w:ascii="Times New Roman" w:hAnsi="Times New Roman" w:cs="Times New Roman"/>
              </w:rPr>
              <w:fldChar w:fldCharType="end"/>
            </w:r>
            <w:r w:rsidRPr="00363085">
              <w:rPr>
                <w:rFonts w:ascii="Times New Roman" w:hAnsi="Times New Roman" w:cs="Times New Roman"/>
              </w:rPr>
              <w:t>, Bellary</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07/s12098-008-0003-z","ISBN":"0019-5456","ISSN":"00195456","PMID":"18245932","abstract":"OBJECTIVE: To confirm the existence of the outbreak of suspected Japanese encephalitis, identify the source, to understand the circumstances due to which the outbreak was taking place and to suggest measures for its control. METHODS: The team visited Bellary from 4th to 10th Sept, 2004. The team interviewed the key persons and analyzed the records at District Surveillance Unit and Entomological Surveillance Unit and case records of suspected JE cases admitted in Encephalitis ward in Vijay Nagar Institute of Medical Sciences (VIMS). Eco-entomological survey was done in houses and surroundings of 3 randomly selected cases of Encephalitis in rural and urban areas of District Bellary. Their family members and neighbors were also asked for the awareness and presence of disease. Data was analyzed for epidemiological and clinical profiles. RESULTS: The suspected JE cases were being reported from end of June 2004. The cases were sporadic and out of 34 cases reported to VIMS (till 10th of September), 32 were from Bellary district and 2 were from adjoining Andhra Pradesh. Among these 32, 22 were from Bellary Taluk, which in turn were mainly concentrated (10 were reported) in urban Bellary. The case fatality rate was zero as no death was reported. Entomological surveillance (done by District Surveillance Unit) revealed a high outdoor presence of Culex tritaeniorhynchus as well as an indoor rising density of this mosquito from 2 per man hour catch in January to 22 in the month of August in the affected villages. On the contrary, the investigations on 7th and 8th September revealed high densities of An.subpictus and An. peditaenatus and nil of Culex species in the urban areas. Amplifier host of pigs and water birds were occasionally sighted in the area. CONCLUSION: A good community awareness of encephalitis, a prompt referral system and a good supportive treatment for the patients and a good surveillance system and response were observed. Very close proximity with amplifying hosts of pigs was avoided by the community, though piggeries were still not very far away (1-3 Km). These may explain the reduction in cases, deaths and disabilities due to this disease in this district over the years. Possibilities of mutant strain which is less virulent and/or a better immune status of at risk population may also need to be explored. The impact of the mass vaccination with SA 14-14-2, imported from China in Bellary during July, 2006 remains to be evaluated. This will further d…","author":[{"dropping-particle":"","family":"Gupta","given":"Neeru","non-dropping-particle":"","parse-names":false,"suffix":""},{"dropping-particle":"","family":"Chatterjee","given":"Kunal","non-dropping-particle":"","parse-names":false,"suffix":""},{"dropping-particle":"","family":"Karmakar","given":"Somenath","non-dropping-particle":"","parse-names":false,"suffix":""},{"dropping-particle":"","family":"Jain","given":"S. K.","non-dropping-particle":"","parse-names":false,"suffix":""},{"dropping-particle":"","family":"Venkatesh","given":"S.","non-dropping-particle":"","parse-names":false,"suffix":""},{"dropping-particle":"","family":"Lal","given":"Shiv","non-dropping-particle":"","parse-names":false,"suffix":""}],"container-title":"Indian Journal of Pediatrics","id":"ITEM-1","issue":"1","issued":{"date-parts":[["2008"]]},"page":"31-37","title":"Bellary, India achieves negligible case fatality due to Japanese encephalitis despite no vaccination: An outbreak investigation in 2004","type":"article-journal","volume":"75"},"uris":["http://www.mendeley.com/documents/?uuid=d61cba93-469e-413b-8d6e-cdedebd39b59"]}],"mendeley":{"formattedCitation":"[19]","plainTextFormattedCitation":"[19]","previouslyFormattedCitation":"[19]"},"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19]</w:t>
            </w:r>
            <w:r w:rsidR="007A6ACE"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Cuddalore</w:t>
            </w:r>
            <w:proofErr w:type="spellEnd"/>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07/BF02724120","ISSN":"0019-5456","author":[{"dropping-particle":"","family":"Kabilan","given":"Lalitha","non-dropping-particle":"","parse-names":false,"suffix":""},{"dropping-particle":"","family":"Rajendran","given":"R","non-dropping-particle":"","parse-names":false,"suffix":""},{"dropping-particle":"","family":"Arunachalam","given":"N","non-dropping-particle":"","parse-names":false,"suffix":""},{"dropping-particle":"","family":"Ramesh","given":"S","non-dropping-particle":"","parse-names":false,"suffix":""},{"dropping-particle":"","family":"Srinivasan","given":"S","non-dropping-particle":"","parse-names":false,"suffix":""},{"dropping-particle":"","family":"Samuel","given":"P Philip","non-dropping-particle":"","parse-names":false,"suffix":""},{"dropping-particle":"","family":"Dash","given":"A P","non-dropping-particle":"","parse-names":false,"suffix":""}],"container-title":"The Indian Journal of Pediatrics","id":"ITEM-1","issue":"7","issued":{"date-parts":[["2004"]]},"page":"609-615","title":"Japanese encephalitis in India: an overview","type":"article-journal","volume":"71"},"uris":["http://www.mendeley.com/documents/?uuid=581a4425-417a-458b-a9a7-c2b0a4449079"]}],"mendeley":{"formattedCitation":"[20]","plainTextFormattedCitation":"[20]","previouslyFormattedCitation":"[20]"},"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20]</w:t>
            </w:r>
            <w:r w:rsidR="004717DA"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Dhemaji</w:t>
            </w:r>
            <w:proofErr w:type="spellEnd"/>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2454-4787","PMID":"20143045152","abstract":"Japanese encephalitis (JE) is one of the most important encephalitis in globe caused due to arthropod borne (arbo) virus infection. A study was carried out in Dhemaji district of Assam to comprehend the epidemiology of AES/JE cases prevailing in different locality across the district. Out of 48 nos of AES cases reported so far over the year from different areas in Dhemaji district of Assam, 28.13{%} were found JE positive with a case fatality rate of 44.44{%}. The predominant age group affected was 0 to 15 years. Clinical symptoms revealed that fever and change in mental state was a common problem among the AES/JE patient. The initial case was noticed during the month of January and since then sporadic cases were reported from different zone under Dhemaji district over the year. However, the incidence of AES/JE cases was elevated during the month of June to July in Dhemaji district of Assam. Most of the AES/JE cases were reported from Sissiborgaon locality followed by Gogamukh whereas the incidence rate of JE cases/deaths was far above the ground in Sissiborgaon and Begenagarah area. Vaccination status confirmed that only diminutive patients were taken JE vaccine. 22.22{%} of JE positive cases were JE vaccinated and the remaining 77.78{%} were not vaccinated. One JE positive patient from Sissiborgaon locality expired after taking JE vaccine. This finding should through huge glow to the health authorities to scrutinize the effectiveness of currently used SA-14-14-A vaccine.","author":[{"dropping-particle":"","family":"Jitendra","given":"Sharma","non-dropping-particle":"","parse-names":false,"suffix":""},{"dropping-particle":"","family":"Baruah","given":"M K","non-dropping-particle":"","parse-names":false,"suffix":""},{"dropping-particle":"","family":"Anjumoni","given":"Pathak","non-dropping-particle":"","parse-names":false,"suffix":""},{"dropping-particle":"","family":"Khan","given":"S A","non-dropping-particle":"","parse-names":false,"suffix":""},{"dropping-particle":"","family":"Prafulla","given":"Dutta","non-dropping-particle":"","parse-names":false,"suffix":""}],"container-title":"Annals of Biological Research","id":"ITEM-1","issue":"August 1989","issued":{"date-parts":[["2014"]]},"page":"50-54","title":"Epidemiology of Japanese encephalitis cases in Dhemaji district of Assam, India","type":"article-journal","volume":"5"},"uris":["http://www.mendeley.com/documents/?uuid=a25df9ca-7e62-450b-91a1-fe51a483dd2f"]}],"mendeley":{"formattedCitation":"[21]","plainTextFormattedCitation":"[21]","previouslyFormattedCitation":"[21]"},"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21]</w:t>
            </w:r>
            <w:r w:rsidR="007A6ACE" w:rsidRPr="00363085">
              <w:rPr>
                <w:rFonts w:ascii="Times New Roman" w:hAnsi="Times New Roman" w:cs="Times New Roman"/>
              </w:rPr>
              <w:fldChar w:fldCharType="end"/>
            </w:r>
            <w:r w:rsidRPr="00363085">
              <w:rPr>
                <w:rFonts w:ascii="Times New Roman" w:hAnsi="Times New Roman" w:cs="Times New Roman"/>
              </w:rPr>
              <w:t>, Pondicherry</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93/tropej/49.1.48","ISBN":"0142-6338 (Print)\\r0142-6338 (Linking)","ISSN":"01426338","PMID":"12630721","abstract":"Japanese encephalitis (JE) is numerically one of the most important causes of viral encephalitis worldwide, with an estimated 50,000 cases and 15,000 deaths annually. About one-third of patients die and half of the survivors have severe neuropsychiatric sequelae. Three hundred patients clinically suspected of JE were tested in the present study. Laboratory confirmation of JE was on the basis of detection of antigen or presence of JE-specific IgM antibody and/or neutralizing antibody in a single CSF sample. The risk factors that were associated with fatal outcome were determined. Japanese encephalitis infection was confirmed in 70.7 per cent (212/300) of the patients. All patients were from rural areas and with low socioeconomic background. Prominent clinical findings were: fever in 100 per cent (212/212) patients, altered sensorium in 87.73 per cent (186/212), convulsion in 85.84 per cent (182/212), headache in 50 per cent (106/212), and vomiting in 47.64 per cent (101/212). The final clinical outcome was available for only 68.39 per cent (145/212) of patients, as children were taken home against medical advice. Of these, 35.86 per cent (52) died while 63.44 per cent (92) of patients survived. Correlations of investigative findings with the final outcome revealed that absence of virus-specific IgM and neutralizing antibodies in CSF were associated with fatal outcome. In patients diagnosed with Japanese encephalitis the presence of a virus-specific immune response is associated with a favourable outcome and an important parameter in recovery from illness.","author":[{"dropping-particle":"","family":"Potula","given":"Raghava","non-dropping-particle":"","parse-names":false,"suffix":""},{"dropping-particle":"","family":"Badrinath","given":"S.","non-dropping-particle":"","parse-names":false,"suffix":""},{"dropping-particle":"","family":"Srinivasan","given":"S.","non-dropping-particle":"","parse-names":false,"suffix":""}],"container-title":"Journal of Tropical Pediatrics","id":"ITEM-1","issue":"1","issued":{"date-parts":[["2003"]]},"page":"48-53","title":"Japanese encephalitis in and around Pondicherry, South India: A clinical appraisal and prognostic indicators for the outcome","type":"article-journal","volume":"49"},"uris":["http://www.mendeley.com/documents/?uuid=fc78b6d1-97a1-4e35-8048-a2fe86032c7e"]}],"mendeley":{"formattedCitation":"[22]","plainTextFormattedCitation":"[22]","previouslyFormattedCitation":"[22]"},"properties":{"noteIndex":0},"schema":"https://github.com/citation-style-language/schema/raw/master/csl-citation.json"}</w:instrText>
            </w:r>
            <w:r w:rsidR="004717DA" w:rsidRPr="00363085">
              <w:rPr>
                <w:rFonts w:ascii="Times New Roman" w:hAnsi="Times New Roman" w:cs="Times New Roman"/>
              </w:rPr>
              <w:fldChar w:fldCharType="separate"/>
            </w:r>
            <w:r w:rsidR="009240D6" w:rsidRPr="00363085">
              <w:rPr>
                <w:rFonts w:ascii="Times New Roman" w:hAnsi="Times New Roman" w:cs="Times New Roman"/>
                <w:noProof/>
              </w:rPr>
              <w:t>[22]</w:t>
            </w:r>
            <w:r w:rsidR="004717DA" w:rsidRPr="00363085">
              <w:rPr>
                <w:rFonts w:ascii="Times New Roman" w:hAnsi="Times New Roman" w:cs="Times New Roman"/>
              </w:rPr>
              <w:fldChar w:fldCharType="end"/>
            </w:r>
            <w:r w:rsidRPr="00363085">
              <w:rPr>
                <w:rFonts w:ascii="Times New Roman" w:hAnsi="Times New Roman" w:cs="Times New Roman"/>
              </w:rPr>
              <w:t>, Tamil Nadu</w:t>
            </w:r>
            <w:r w:rsidR="004717DA"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SN":"0971-5916","PMID":"22771601","author":[{"dropping-particle":"","family":"Gunasekaran","given":"P","non-dropping-particle":"","parse-names":false,"suffix":""},{"dropping-particle":"","family":"Kaveri","given":"K","non-dropping-particle":"","parse-names":false,"suffix":""},{"dropping-particle":"","family":"Arunagiri","given":"Kavita","non-dropping-particle":"","parse-names":false,"suffix":""},{"dropping-particle":"","family":"Mohana","given":"S","non-dropping-particle":"","parse-names":false,"suffix":""},{"dropping-particle":"","family":"Kiruba","given":"R","non-dropping-particle":"","parse-names":false,"suffix":""},{"dropping-particle":"","family":"Kumar","given":"V Senthil","non-dropping-particle":"","parse-names":false,"suffix":""},{"dropping-particle":"","family":"Padmapriya","given":"P","non-dropping-particle":"","parse-names":false,"suffix":""},{"dropping-particle":"V","family":"Suresh Babu","given":"B","non-dropping-particle":"","parse-names":false,"suffix":""},{"dropping-particle":"","family":"Sheriff","given":"A Khaleefathullah","non-dropping-particle":"","parse-names":false,"suffix":""}],"container-title":"The Indian journal of medical research","id":"ITEM-1","issue":"5","issued":{"date-parts":[["2012","5"]]},"page":"680-2","title":"Japanese encephalitis in Tamil Nadu (2007-2009).","type":"article-journal","volume":"135"},"uris":["http://www.mendeley.com/documents/?uuid=ee3618de-f09b-3e08-a553-46f4c11c4bc7"]},{"id":"ITEM-2","itemData":{"DOI":"10.1016/S0035-9203(00)90256-6","ISBN":"0035-9203","ISSN":"00359203","PMID":"10897354","author":[{"dropping-particle":"","family":"Kabilan","given":"L.","non-dropping-particle":"","parse-names":false,"suffix":""},{"dropping-particle":"","family":"Edwin","given":"N.","non-dropping-particle":"","parse-names":false,"suffix":""},{"dropping-particle":"","family":"Balashankar","given":"S.","non-dropping-particle":"","parse-names":false,"suffix":""},{"dropping-particle":"","family":"Meikandan","given":"D.","non-dropping-particle":"","parse-names":false,"suffix":""},{"dropping-particle":"","family":"Thenmozhi","given":"V.","non-dropping-particle":"","parse-names":false,"suffix":""},{"dropping-particle":"","family":"Gajanana","given":"A.","non-dropping-particle":"","parse-names":false,"suffix":""}],"container-title":"Transactions of the Royal Society of Tropical Medicine and Hygiene","id":"ITEM-2","issue":"2","issued":{"date-parts":[["2000"]]},"page":"157-158","title":"Japanese encephalitis among paediatric patients with acute encephalitis syndrome in Tamil Nadu, India","type":"article-journal","volume":"94"},"uris":["http://www.mendeley.com/documents/?uuid=77660656-5549-412e-9dda-3d9dfad66d21"]}],"mendeley":{"formattedCitation":"[23,24]","plainTextFormattedCitation":"[23,24]","previouslyFormattedCitation":"[23,24]"},"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23,24]</w:t>
            </w:r>
            <w:r w:rsidR="007A6ACE" w:rsidRPr="00363085">
              <w:rPr>
                <w:rFonts w:ascii="Times New Roman" w:hAnsi="Times New Roman" w:cs="Times New Roman"/>
              </w:rPr>
              <w:fldChar w:fldCharType="end"/>
            </w:r>
            <w:r w:rsidR="007A6ACE" w:rsidRPr="00363085">
              <w:rPr>
                <w:rFonts w:ascii="Times New Roman" w:hAnsi="Times New Roman" w:cs="Times New Roman"/>
              </w:rPr>
              <w:t>.</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4.4 (0.9-31.2)</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Russia</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Group B*</w:t>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 (0.1-7.0)</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India</w:t>
            </w:r>
            <w:r w:rsidRPr="00363085">
              <w:rPr>
                <w:rFonts w:ascii="Times New Roman" w:hAnsi="Times New Roman" w:cs="Times New Roman"/>
              </w:rPr>
              <w:t xml:space="preserve"> </w:t>
            </w:r>
            <w:r w:rsidR="00D60CA4" w:rsidRPr="00363085">
              <w:rPr>
                <w:rFonts w:ascii="Times New Roman" w:hAnsi="Times New Roman" w:cs="Times New Roman"/>
              </w:rPr>
              <w:t>(High)</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 districts of Assam, Assam</w:t>
            </w:r>
            <w:r w:rsidR="00D71AAF" w:rsidRPr="00363085">
              <w:rPr>
                <w:rFonts w:ascii="Times New Roman" w:hAnsi="Times New Roman" w:cs="Times New Roman"/>
              </w:rPr>
              <w:t xml:space="preserve"> </w:t>
            </w:r>
            <w:r w:rsidR="00D71AAF"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0125-1562 (Print)\\r0125-1562 (Linking)","ISSN":"01251562","PMID":"15689077","abstract":"Japanese encephalitis is one of the major public health problems in Assam, northeast India. We aimed to elucidated the clinical and epidemiological profile of the disease during several outbreaks in Assam in 3 consecutive years. Cerebro-spinal fluid and or serum samples of 348 out of 773 clinically-suspected viral encephalitis patients admitted to different hospitals during the period June to August of 2000 to 2002 were tested for detection of JE specific IgM antibody, employing MAC ELISA test at RMRC (ICMR), Dibrugarh. Diagnosis was confirmed in 53.7% patients with the ratios of 1.8:1 and 1.4:1 for male to female and pediatric to adult patients respectively. Most of the cases were pediatrics at the age of 7 to 12 years (34.2%). Fever (100%), altered sensorium (81.8%), headache (70.6%), neck rigidity (54.0%), abnormal movement (51.3%), exaggerated reflexes (48.1%), restlessness (44.9%), increased muscle tone (35.3%), convulsion (33.7%) and coma (20.9%) were the major clinical findings. The majority of cases (96.3%) were from rural areas. House surroundings close to water bodies, rice cultivation, association with pigs, and climatic conditions were environmental factors affecting the abundance of the potential mosquito vectors of the disease.","author":[{"dropping-particle":"","family":"Phukan","given":"A. C.","non-dropping-particle":"","parse-names":false,"suffix":""},{"dropping-particle":"","family":"Borah","given":"P. K.","non-dropping-particle":"","parse-names":false,"suffix":""},{"dropping-particle":"","family":"Mahanta","given":"J.","non-dropping-particle":"","parse-names":false,"suffix":""}],"container-title":"Southeast Asian Journal of Tropical Medicine and Public Health","id":"ITEM-1","issue":"3","issued":{"date-parts":[["2004"]]},"page":"618-622","title":"Japanese encephalitis in Assam, northeast India","type":"article-journal","volume":"35"},"uris":["http://www.mendeley.com/documents/?uuid=d6b51224-fded-411c-8851-5e98fe8b88f2"]}],"mendeley":{"formattedCitation":"[25]","plainTextFormattedCitation":"[25]","previouslyFormattedCitation":"[25]"},"properties":{"noteIndex":0},"schema":"https://github.com/citation-style-language/schema/raw/master/csl-citation.json"}</w:instrText>
            </w:r>
            <w:r w:rsidR="00D71AAF" w:rsidRPr="00363085">
              <w:rPr>
                <w:rFonts w:ascii="Times New Roman" w:hAnsi="Times New Roman" w:cs="Times New Roman"/>
              </w:rPr>
              <w:fldChar w:fldCharType="separate"/>
            </w:r>
            <w:r w:rsidR="00D71AAF" w:rsidRPr="00363085">
              <w:rPr>
                <w:rFonts w:ascii="Times New Roman" w:hAnsi="Times New Roman" w:cs="Times New Roman"/>
                <w:noProof/>
              </w:rPr>
              <w:t>[25]</w:t>
            </w:r>
            <w:r w:rsidR="00D71AAF" w:rsidRPr="00363085">
              <w:rPr>
                <w:rFonts w:ascii="Times New Roman" w:hAnsi="Times New Roman" w:cs="Times New Roman"/>
              </w:rPr>
              <w:fldChar w:fldCharType="end"/>
            </w:r>
            <w:r w:rsidRPr="00363085">
              <w:rPr>
                <w:rFonts w:ascii="Times New Roman" w:hAnsi="Times New Roman" w:cs="Times New Roman"/>
              </w:rPr>
              <w:t>, Gorakhpur district</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SN":"09729062","PMID":"26714513","abstract":"BACKGROUND &amp; OBJECTIVES: Japanese encephalitis virus (JEV), a mosquito borne pathogen, is one of the major causes of viral encephalitis in eastern Uttar Pradesh, India. The objective of this work was to evaluate the entomological based virological surveillance of Japanese encephalitis (JE) in the highly endemic area of eastern Uttar Pradesh. METHODS: The study was carried out during September 2010 to March 2013 in Gorakhpur district of Uttar Pradesh. A total of 251 adult mosquito pools and 64 water samples containing larvae were collected from the District of Gorakhpur. Water pH, turbidity, and oxygen level were analyzed for vector breeding index (BI). In addition, 393 serum/cerebrospinal fluid (CSF) samples of acute encephalitis syndrome (AES) suspected cases were collected from the district hospital. RESULTS: The various Culex species found included, Cx. quinquefasciatus (26.83%), Cx. vishnui (22.29%), Cx. pseudovishnui (20.73%), Cx. tritaeniorhynchus (12.71%), Cx. whitmorei (9.04%), and Cx. gelidus (8.25%). Highest minimum infection rate (MIR) was calculated for Cx. tritaeniorhynchus (2.32), followed by Cx. vishnui (1.98) and Cx. pseudovishnui (0.71). All the larvae samples were negative for JEV. The mean number larvae of Cx. tritaeniorhynchus and Cx. pseudovishnui was negatively correlated with pH (r = - 0.45 and r = - 0.63) and turbidity (r = - 0.30 and r = - 0.37). In contrast, positive correlation was observed in case of Cx. quinquefasciatus. A total of 41 clinical samples were found positive for JEV by IgM ELISA. The rainfall was significantly associated with Japanese encephalitis incidence and showed positive correlation to disease transmission (p = 0.02, r = 0. 66). INTERPRETATION &amp; CONCLUSION: The findings showed the rapid dissemination of JEV within a population, facilitated by different species of Culex in the region. As JE is a vaccine-preventable disease, an immunization programme, an effective vector control strategy and application of standard hygiene practices in these endemic areas could result in a considerable reduction in morbidity and mortality due to JE.","author":[{"dropping-particle":"","family":"Nyari","given":"Nikky","non-dropping-particle":"","parse-names":false,"suffix":""},{"dropping-particle":"","family":"Singh","given":"Dharamveer","non-dropping-particle":"","parse-names":false,"suffix":""},{"dropping-particle":"","family":"Kakkar","given":"Kavita","non-dropping-particle":"","parse-names":false,"suffix":""},{"dropping-particle":"","family":"Sharma","given":"Swati","non-dropping-particle":"","parse-names":false,"suffix":""},{"dropping-particle":"","family":"Pandey","given":"S. N.","non-dropping-particle":"","parse-names":false,"suffix":""},{"dropping-particle":"","family":"Dhole","given":"T. N.","non-dropping-particle":"","parse-names":false,"suffix":""}],"container-title":"Journal of Vector Borne Diseases","id":"ITEM-1","issue":"4","issued":{"date-parts":[["2015"]]},"page":"321-328","title":"Entomological and serological investigation of Japanese encephalitis in endemic area of eastern Uttar Pradesh, India","type":"article-journal","volume":"52"},"uris":["http://www.mendeley.com/documents/?uuid=45c76122-a021-44fa-8aa7-8de5846ddf5f"]}],"mendeley":{"formattedCitation":"[26]","plainTextFormattedCitation":"[26]","previouslyFormattedCitation":"[26]"},"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26]</w:t>
            </w:r>
            <w:r w:rsidR="004717DA" w:rsidRPr="00363085">
              <w:rPr>
                <w:rFonts w:ascii="Times New Roman" w:hAnsi="Times New Roman" w:cs="Times New Roman"/>
              </w:rPr>
              <w:fldChar w:fldCharType="end"/>
            </w:r>
            <w:r w:rsidRPr="00363085">
              <w:rPr>
                <w:rFonts w:ascii="Times New Roman" w:hAnsi="Times New Roman" w:cs="Times New Roman"/>
              </w:rPr>
              <w:t>, Gorakhpur division</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4103/2224-3151.207040","ISBN":"2304-5272 (Electronic) 2224-3151 (Linking)","PMID":"28615603","abstract":"BACKGROUND: Japanese encephalitis (JE) is a major public health problem in India. When the first case was reported in 1955, the disease was restricted to south India. The disease spread to north India in 1978 from where extensive and recurrent outbreaks of JE have been reported ever since. An attempt has been made to review the epidemiology of JE over the past 30 years and suggestions made for its prevention and control. METHODS: An epidemiological profile of JE (1978-2009) has been compiled and analysed to understand the trend and status of the disease. RESULTS: In India, while 24 states are endemic for JE, Uttar Pradesh contributed more than 75% of cases during the recent past. Over the years, the seasonal trend has changed and the epidemic peak of the disease has advanced by one month. CONCLUSION: JE is closely associated with the pattern of precipitation, flooding and rice production systems. Analysis of trends and influencing factors will help in designing suitable strategies for the prevention and control of JE in the country. Continuous monitoring of vector populations and JE virus infection rates in vector mosquitoes will help in predicting an outbreak and in taking effective intervention measures.","author":[{"dropping-particle":"","family":"Kumari","given":"R","non-dropping-particle":"","parse-names":false,"suffix":""},{"dropping-particle":"","family":"Joshi","given":"P L","non-dropping-particle":"","parse-names":false,"suffix":""}],"container-title":"WHO South East Asia J Public Health","id":"ITEM-1","issue":"4","issued":{"date-parts":[["2012"]]},"note":"Kumari, Roop\nJoshi, Pyare L\neng\nReview\nIndia\n2012/10/01 00:00\nWHO South East Asia J Public Health. 2012 Oct-Dec;1(4):374-395. doi: 10.4103/2224-3151.207040.","page":"374-395","title":"A review of Japanese encephalitis in Uttar Pradesh, India","type":"article-journal","volume":"1"},"uris":["http://www.mendeley.com/documents/?uuid=aef7fcce-8dfa-4f4f-a3c4-7d7e7177ff79"]}],"mendeley":{"formattedCitation":"[27]","plainTextFormattedCitation":"[27]","previouslyFormattedCitation":"[27]"},"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27]</w:t>
            </w:r>
            <w:r w:rsidR="004717DA"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Kushinagar</w:t>
            </w:r>
            <w:proofErr w:type="spellEnd"/>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07/s13312-016-0785-4","ISSN":"09747559","PMID":"26840668","abstract":"OBJECTIVE: We assessed detection of recent Japanese encephalitis virus infection using recommended strategy.\\n\\nMETHODS: Cross-sectional community-based study conducted in 12 villages in Kushinagar, Uttar-Pradesh, India in 2012-13. Recent infection with Japanese encephalitis virus in 239 healthy children aged 1-15 year was detected using a combination of serology and molecular methods.\\n\\nRESULTS: 24 (10%) children showed recent infection; 2 by serology and 22 by molecular method. Symptomatic cases were estimated as 626 in Kushinagar against reported 139 in all age groups across the state.\\n\\nCONCLUSIONS: Lower positivity using recommended serology suggests major gap in existing surveillance and diagnostic protocols and estimation of burden of Japanese encephalitis.","author":[{"dropping-particle":"","family":"Kakkar","given":"Manish","non-dropping-particle":"","parse-names":false,"suffix":""},{"dropping-particle":"","family":"Dhole","given":"Tapan N.","non-dropping-particle":"","parse-names":false,"suffix":""},{"dropping-particle":"","family":"Rogawski","given":"Elizabeth T.","non-dropping-particle":"","parse-names":false,"suffix":""},{"dropping-particle":"","family":"Chaturvedi","given":"Sanjay","non-dropping-particle":"","parse-names":false,"suffix":""}],"container-title":"Indian Pediatrics","id":"ITEM-1","issue":"1","issued":{"date-parts":[["2016"]]},"page":"33-35","title":"Public health laboratory surveillance and diagnosis of Japanese encephalitis: Time to revisit","type":"article-journal","volume":"53"},"uris":["http://www.mendeley.com/documents/?uuid=adfbf876-2c68-4d85-83d6-13b9ae6ae408"]}],"mendeley":{"formattedCitation":"[28]","plainTextFormattedCitation":"[28]","previouslyFormattedCitation":"[28]"},"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28]</w:t>
            </w:r>
            <w:r w:rsidR="004717DA" w:rsidRPr="00363085">
              <w:rPr>
                <w:rFonts w:ascii="Times New Roman" w:hAnsi="Times New Roman" w:cs="Times New Roman"/>
              </w:rPr>
              <w:fldChar w:fldCharType="end"/>
            </w:r>
            <w:r w:rsidRPr="00363085">
              <w:rPr>
                <w:rFonts w:ascii="Times New Roman" w:hAnsi="Times New Roman" w:cs="Times New Roman"/>
              </w:rPr>
              <w:t>, North Uttar Pradesh</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7883/yoken.67.197","ISSN":"18842836","PMID":"24858609","abstract":"Acute encephalitis syndrome (AES) is a major public health problem in eastern Uttar Pradesh, claiming thousands of lives every year. Here we report the common viral etiologic agents of AES and its epidemiology in the vicinity of Lucknow in Uttar Pradesh, North India. Cerebrospinal fluid (CSF) samples collected from patients with AES, who were referred to a viral diagnostic laboratory from January 2011 to December 2012, were tested for IgM antibodies against Japanese encephalitis virus (JEV), dengue virus (DV), herpes simplex virus (HSV), measles virus, mumps virus, varicella zoster virus (VZV), and enterovirus using commercial enzyme immuno-assays. Of the 1,578 enrolled patients, JEV was the most commonly detected (16.2%), followed by DV (10.8%), HSV (9.3%), measles virus (8.9%), mumps virus (8.7%), VZV (4.4%), and enterovirus (0%). Co-positivity with more than 1 virus was observed in 12 patients. The demographic distribution of patients pertaining to age, sex, and geographic and seasonal variation is discussed. Maximum mortality was caused by JEV infection, while patients with HSV infection had maximum residual neuro-psychiatric disability. JEV and DV are the chief causative agents of AES in North India, although other viruses should also be considered in a differential diagnosis.","author":[{"dropping-particle":"","family":"Jain","given":"Parul","non-dropping-particle":"","parse-names":false,"suffix":""},{"dropping-particle":"","family":"Jain","given":"Amita","non-dropping-particle":"","parse-names":false,"suffix":""},{"dropping-particle":"","family":"Kumar","given":"Arvind","non-dropping-particle":"","parse-names":false,"suffix":""},{"dropping-particle":"","family":"Prakash","given":"Shantanu","non-dropping-particle":"","parse-names":false,"suffix":""},{"dropping-particle":"","family":"Khan","given":"Danish Nasar","non-dropping-particle":"","parse-names":false,"suffix":""},{"dropping-particle":"","family":"Singh","given":"Kaleshwar Prasad","non-dropping-particle":"","parse-names":false,"suffix":""},{"dropping-particle":"","family":"Garg","given":"Ravindra Kumar","non-dropping-particle":"","parse-names":false,"suffix":""},{"dropping-particle":"","family":"Kumar","given":"Rashmi","non-dropping-particle":"","parse-names":false,"suffix":""},{"dropping-particle":"","family":"Arun Kumar","given":"G.","non-dropping-particle":"","parse-names":false,"suffix":""}],"container-title":"Japanese Journal of Infectious Diseases","id":"ITEM-1","issue":"3","issued":{"date-parts":[["2014"]]},"page":"197-203","title":"Epidemiology and etiology of acute encephalitis syndrome in North India","type":"article-journal","volume":"67"},"uris":["http://www.mendeley.com/documents/?uuid=09e059ef-d4b2-496f-8b7b-d0bd8015077a"]}],"mendeley":{"formattedCitation":"[29]","plainTextFormattedCitation":"[29]","previouslyFormattedCitation":"[29]"},"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29]</w:t>
            </w:r>
            <w:r w:rsidR="004717DA" w:rsidRPr="00363085">
              <w:rPr>
                <w:rFonts w:ascii="Times New Roman" w:hAnsi="Times New Roman" w:cs="Times New Roman"/>
              </w:rPr>
              <w:fldChar w:fldCharType="end"/>
            </w:r>
            <w:r w:rsidRPr="00363085">
              <w:rPr>
                <w:rFonts w:ascii="Times New Roman" w:hAnsi="Times New Roman" w:cs="Times New Roman"/>
              </w:rPr>
              <w:t>, Uttar Pradesh</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17/S0950268815000928","ISBN":"0950268815000","ISSN":"14694409","abstract":"As indicated by the sporadic Japanese encephalitis (JE) cases reported from the districts of Uttar Pradesh (UP), India, the disease is endemic in the state despite the fact that a JE vaccination programme has been ongoing in the state since 2006. Hence, the present study was undertaken to study the annual trend of JE in UP during January 2011 to December 2013. CSF and/or serum samples collected from acute encephalitis syndrome (AES) cases were referred to the virology laboratory at King George's Medical University, Lucknow and were tested for anti-JEV IgM antibodies by JEV MAC-ELISA kit. The study reveals that 26·9%, 9·9% and 14·8% of AES cases were positive for anti-JEV IgM in the years 2011, 2012 and 2013, respectively. Of the total JE confirmed cases, 30% were adults. Males were more commonly affected than females. A distinct peak of JE was seen in the monsoon and post-monsoon season, although sporadic cases were also reported in other months. JE vaccination by district in UP is discussed. This study reports that the proportion of JE positives in AES cases is decreasing in UP although the number of AES cases has not decreased. The study also discusses the probable causes of this decrease, including JE vaccination and natural periodicity due to herd immunity.","author":[{"dropping-particle":"","family":"Jain","given":"P.","non-dropping-particle":"","parse-names":false,"suffix":""},{"dropping-particle":"","family":"Singh","given":"A. K.","non-dropping-particle":"","parse-names":false,"suffix":""},{"dropping-particle":"","family":"Khan","given":"D. N.","non-dropping-particle":"","parse-names":false,"suffix":""},{"dropping-particle":"","family":"Pandey","given":"M.","non-dropping-particle":"","parse-names":false,"suffix":""},{"dropping-particle":"","family":"Kumar","given":"R.","non-dropping-particle":"","parse-names":false,"suffix":""},{"dropping-particle":"","family":"Garg","given":"R.","non-dropping-particle":"","parse-names":false,"suffix":""},{"dropping-particle":"","family":"Jain","given":"A.","non-dropping-particle":"","parse-names":false,"suffix":""}],"container-title":"Epidemiology and Infection","id":"ITEM-1","issue":"2","issued":{"date-parts":[["2016"]]},"page":"363-370","title":"Trend of Japanese encephalitis in Uttar Pradesh, India from 2011 to 2013","type":"article-journal","volume":"144"},"uris":["http://www.mendeley.com/documents/?uuid=41cefacd-6d9f-4da3-b236-dbf6148b4dec"]}],"mendeley":{"formattedCitation":"[30]","plainTextFormattedCitation":"[30]","previouslyFormattedCitation":"[30]"},"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30]</w:t>
            </w:r>
            <w:r w:rsidR="004717DA" w:rsidRPr="00363085">
              <w:rPr>
                <w:rFonts w:ascii="Times New Roman" w:hAnsi="Times New Roman" w:cs="Times New Roman"/>
              </w:rPr>
              <w:fldChar w:fldCharType="end"/>
            </w:r>
            <w:r w:rsidRPr="00363085">
              <w:rPr>
                <w:rFonts w:ascii="Times New Roman" w:hAnsi="Times New Roman" w:cs="Times New Roman"/>
              </w:rPr>
              <w:t>, North West Be</w:t>
            </w:r>
            <w:r w:rsidR="004717DA" w:rsidRPr="00363085">
              <w:rPr>
                <w:rFonts w:ascii="Times New Roman" w:hAnsi="Times New Roman" w:cs="Times New Roman"/>
              </w:rPr>
              <w:t>n</w:t>
            </w:r>
            <w:r w:rsidRPr="00363085">
              <w:rPr>
                <w:rFonts w:ascii="Times New Roman" w:hAnsi="Times New Roman" w:cs="Times New Roman"/>
              </w:rPr>
              <w:t>gal</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02/jmv.24556","ISBN":"1096-9071 (Electronic) 0146-6615 (Linking)","PMID":"27096294","abstract":"Unusual rise of acute encephalitis syndrome cases (AES) were reported in July 2014 in the northern region of West Bengal, India. Investigations were carried out to characterize the outbreak and to identify the associated virus etiology. This observational study is based on 398 line listed AES cases, mostly (70.8%, 282/398) adults, with case fatality ratio of 28.9% (115/398). Japanese encephalitis virus infection was detected in 134 (49.4%) among 271 AES cases tested and most of them (79.1%, 106/134) were adults. The study reports a large outbreak of genotype III Japanese encephalitis among adults in northern region of West Bengal, India. J. Med. Virol. 88:2004-2011, 2016. (c) 2016 Wiley Periodicals, Inc.","author":[{"dropping-particle":"","family":"Gurav","given":"Y K","non-dropping-particle":"","parse-names":false,"suffix":""},{"dropping-particle":"","family":"Bondre","given":"V P","non-dropping-particle":"","parse-names":false,"suffix":""},{"dropping-particle":"V","family":"Tandale","given":"B","non-dropping-particle":"","parse-names":false,"suffix":""},{"dropping-particle":"","family":"Damle","given":"R G","non-dropping-particle":"","parse-names":false,"suffix":""},{"dropping-particle":"","family":"Mallick","given":"S","non-dropping-particle":"","parse-names":false,"suffix":""},{"dropping-particle":"","family":"Ghosh","given":"U S","non-dropping-particle":"","parse-names":false,"suffix":""},{"dropping-particle":"","family":"Nag","given":"S S","non-dropping-particle":"","parse-names":false,"suffix":""}],"container-title":"J Med Virol","id":"ITEM-1","issue":"11","issued":{"date-parts":[["2016"]]},"note":"Gurav, Yogesh K\nBondre, Vijay P\nTandale, Babasaheb V\nDamle, Rekha G\nMallick, Sanjay\nGhosh, Uday S\nNag, Shankha S\neng\nObservational Study\nResearch Support, Non-U.S. Gov't\n2016/04/21 06:00\nJ Med Virol. 2016 Nov;88(11):2004-11. doi: 10.1002/jmv.24556. Epub 2016 May 2.","page":"2004-2011","title":"A large outbreak of Japanese encephalitis predominantly among adults in northern region of West Bengal, India","type":"article-journal","volume":"88"},"uris":["http://www.mendeley.com/documents/?uuid=41712702-58a6-4ba2-936b-532e2ea91ada"]}],"mendeley":{"formattedCitation":"[31]","plainTextFormattedCitation":"[31]","previouslyFormattedCitation":"[31]"},"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31]</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4.1 (0.1-41.8)</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Singapore</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Group B*</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 (0.1-7.0)</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Japan</w:t>
            </w:r>
          </w:p>
        </w:tc>
        <w:tc>
          <w:tcPr>
            <w:tcW w:w="2340" w:type="dxa"/>
          </w:tcPr>
          <w:p w:rsidR="00D60CA4" w:rsidRPr="00363085" w:rsidRDefault="00D60CA4" w:rsidP="007A6A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Japan</w:t>
            </w:r>
            <w:r w:rsidR="004717DA"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1344-6304 (Print)\\n1344-6304 (Linking)","ISSN":"13446304","PMID":"18806337","abstract":"Japanese encephalitis (JE) surveillance has been conducted since 1965 as a part of the National Epidemiological Surveillance of Vaccine Preventable Diseases in Japan. Over 1,000 JE cases were reported annually in the late 1960s. The number of JE cases has since markedly decreased, with less than 10 cases reported annually from 1992 to 2004. A total of 361 JE cases were reported between 1982 and 2004. Prognosis was available for 320 cases; 58 (18%) died, 160 (50%) recovered with neuropsychiatric sequelae, and 102 (32%) completely recovered. Seventy-eight percent of these cases were 40 years old or over with a peak age group of 60-69 years old. JE predominantly occurred in unvaccinated populations. A high seroconversion rate among sentinel pigs was recorded every year. This suggests the presence of JE virus-infected mosquitoes during the summer in most areas of Japan, including the northern districts where no JE cases were reported from 1982 to 2004. Although JE cases have been reported in single figures since 1992, the risk of JE virus infection is still present. Thus, high immunization rates of JE vaccine should be maintained in Japan.","author":[{"dropping-particle":"","family":"Arai","given":"Satoru","non-dropping-particle":"","parse-names":false,"suffix":""},{"dropping-particle":"","family":"Matsunaga","given":"Yasuko","non-dropping-particle":"","parse-names":false,"suffix":""},{"dropping-particle":"","family":"Takasaki","given":"Tomohiko","non-dropping-particle":"","parse-names":false,"suffix":""},{"dropping-particle":"","family":"Tanaka-Taya","given":"Keiko","non-dropping-particle":"","parse-names":false,"suffix":""},{"dropping-particle":"","family":"Taniguchi","given":"Kiyosu","non-dropping-particle":"","parse-names":false,"suffix":""},{"dropping-particle":"","family":"Okabe","given":"Nobuhiko","non-dropping-particle":"","parse-names":false,"suffix":""},{"dropping-particle":"","family":"Kurane","given":"Ichiro","non-dropping-particle":"","parse-names":false,"suffix":""}],"container-title":"Japanese Journal of Infectious Diseases","id":"ITEM-1","issue":"5","issued":{"date-parts":[["2008"]]},"page":"333-338","title":"Japanese encephalitis: Surveillance and elimination effort in Japan from 1982 to 2004","type":"article-journal","volume":"61"},"uris":["http://www.mendeley.com/documents/?uuid=563faecb-fa9c-4841-8a12-f83d4fb0191c"]},{"id":"ITEM-2","itemData":{"ISSN":"0387-5911","PMID":"10213985","abstract":"Japanese encephalitis (JE) cases confirmed by serological and/or virological tests, and clinically typical fatal JE cases have been collected using individual report cards in Japan since 1965. A total of 324 confirmed cases (male: 167, female: 157) reported between 1982 and 1996 were analyzed. Annual incidence of JE cases was less than one hundred cases from 1982 to 1991, and less than 10 cases after 1992. Age distribution of the patients was: 0-9 years old, 43 cases (13%); 10-39 years old, 30 cases (9%); 40-69 years old, 161 cases (50%); over 70 years old, 90 cases (29%). The highest incidence in male cases was observed in the age group of 50-59 years, and that in female was in 60-69 years. Most of the patients (95%) were living in the western parts of Japan. No patient was reported from Okinawa, southern-most prefecture of Japan, and from Tohoku-Hokkaido area, northern parts of Japan. The date of onset were distributed from the end of July to the end of October, and the highest incidence was observed in the end of August. Prognosis of the patients were: complete recovery, 99 cases (31%); sequelae, 156 cases (48%); total, 56 cases (17%); unknown, 13 cases (4%). Vaccination histories of patients were reported as vaccinee, 4 cases (1%); incomplete vaccinee, 14 cases (4%); non-vaccinee, 181 cases (56%); unknown, 125 cases (39%). Spread of JE virus in Japan has not been diminished as shown by the data of antibody acquisition of young swine in every summer in Japan. Based on these observations we conclude that JE vaccination has contributed to maintaining the low JE incidence among children in Japan.","author":[{"dropping-particle":"","family":"Matsunaga","given":"Y","non-dropping-particle":"","parse-names":false,"suffix":""},{"dropping-particle":"","family":"Yabe","given":"S","non-dropping-particle":"","parse-names":false,"suffix":""},{"dropping-particle":"","family":"Taniguchi","given":"K","non-dropping-particle":"","parse-names":false,"suffix":""},{"dropping-particle":"","family":"Nakayama","given":"M","non-dropping-particle":"","parse-names":false,"suffix":""},{"dropping-particle":"","family":"Kurane","given":"I","non-dropping-particle":"","parse-names":false,"suffix":""}],"container-title":"Kansenshogaku zasshi. The Journal of the Japanese Association for Infectious Diseases","id":"ITEM-2","issue":"2","issued":{"date-parts":[["1999","2"]]},"page":"97-103","title":"[Current status of Japanese encephalitis in Japan].","type":"article-journal","volume":"73"},"uris":["http://www.mendeley.com/documents/?uuid=c55b0509-6e9e-392e-93f9-3d43bff796ca"]},{"id":"ITEM-3","itemData":{"author":[{"dropping-particle":"","family":"Infectious Agent Surveillance Report","given":"","non-dropping-particle":"","parse-names":false,"suffix":""}],"id":"ITEM-3","issue":"6","issued":{"date-parts":[["2009"]]},"page":"147-148","title":"Japanese encephalitis, Japan, 2003-2008","type":"article-journal","volume":"30"},"uris":["http://www.mendeley.com/documents/?uuid=b118c580-3ff2-435b-88bd-00e7c9ca7286"]},{"id":"ITEM-4","itemData":{"author":[{"dropping-particle":"","family":"Infectious Agent Surveillance Report","given":"","non-dropping-particle":"","parse-names":false,"suffix":""}],"id":"ITEM-4","issue":"8","issued":{"date-parts":[["2017"]]},"page":"151-152","title":"Japanese encephalitis, Japan, 2007-2016","type":"article-journal","volume":"38"},"uris":["http://www.mendeley.com/documents/?uuid=ac7dfcaa-532c-4c9f-9a01-418ccd6a702d"]}],"mendeley":{"formattedCitation":"[32–35]","plainTextFormattedCitation":"[32–35]","previouslyFormattedCitation":"[32–35]"},"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32–35]</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0.1 (0.0-0.2)</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Thailand</w:t>
            </w:r>
          </w:p>
        </w:tc>
        <w:tc>
          <w:tcPr>
            <w:tcW w:w="234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2 cities of Thailand</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16/j.ijid.2010.03.022","ISBN":"1878-3511 (Electronic)\\n1201-9712 (Linking)","ISSN":"12019712","PMID":"20674433","abstract":"Background: Japanese encephalitis virus (JEV) is endemic in Thailand and prevention strategies include vaccination, vector control, and health education. Methods: Between July 2003 and August 2005, we conducted hospital-based surveillance for encephalitis at seven hospitals in Bangkok and Hat Yai. Serum and cerebrospinal (CSF) specimens were tested for evidence of recent JEV infection by immunoglobulin M (IgM) enzyme-linked immunosorbent assay (ELISA) and a plaque reduction neutralization test (PRNT). Results: Of the 147 patients enrolled and tested, 24 (16%) had evidence of acute flavivirus infection: 22 (15%) with JEV and two (1%) with dengue virus. Of the 22 Japanese encephalitis (JE) cases, 10 (46%) were aged ≤15 years. The median length of hospital stay was 13 days; one 13-year-old child died. Ten percent of encephalitis patients enrolled in Bangkok hospitals were found to have JEV infection compared to 28% of patients enrolled in hospitals in southern Thailand (p&lt; 0.01). Four (40%) of the 10 children with JE were reported as being vaccinated. Conclusions: JEV remains an important cause of encephalitis among hospitalized patients in Thailand. The high proportion of JE among encephalitis cases is concerning and additional public health prevention efforts or expanded vaccination may be needed. © 2010.","author":[{"dropping-particle":"","family":"Olsen","given":"Sonja J.","non-dropping-particle":"","parse-names":false,"suffix":""},{"dropping-particle":"","family":"Supawat","given":"Krongkaew","non-dropping-particle":"","parse-names":false,"suffix":""},{"dropping-particle":"","family":"Campbell","given":"Angela P.","non-dropping-particle":"","parse-names":false,"suffix":""},{"dropping-particle":"","family":"Anantapreecha","given":"Surapee","non-dropping-particle":"","parse-names":false,"suffix":""},{"dropping-particle":"","family":"Liamsuwan","given":"Sahas","non-dropping-particle":"","parse-names":false,"suffix":""},{"dropping-particle":"","family":"Tunlayadechanont","given":"Supoch","non-dropping-particle":"","parse-names":false,"suffix":""},{"dropping-particle":"","family":"Visudtibhan","given":"Anannit","non-dropping-particle":"","parse-names":false,"suffix":""},{"dropping-particle":"","family":"Lupthikulthum","given":"Somsak","non-dropping-particle":"","parse-names":false,"suffix":""},{"dropping-particle":"","family":"Dhiravibulya","given":"Kanlaya","non-dropping-particle":"","parse-names":false,"suffix":""},{"dropping-particle":"","family":"Viriyavejakul","given":"Akravudh","non-dropping-particle":"","parse-names":false,"suffix":""},{"dropping-particle":"","family":"Vasiknanonte","given":"Punnee","non-dropping-particle":"","parse-names":false,"suffix":""},{"dropping-particle":"","family":"Rajborirug","given":"Kiatsak","non-dropping-particle":"","parse-names":false,"suffix":""},{"dropping-particle":"","family":"Watanaveeradej","given":"Veerachai","non-dropping-particle":"","parse-names":false,"suffix":""},{"dropping-particle":"","family":"Nabangchang","given":"Chacrin","non-dropping-particle":"","parse-names":false,"suffix":""},{"dropping-particle":"","family":"Laven","given":"Janeen","non-dropping-particle":"","parse-names":false,"suffix":""},{"dropping-particle":"","family":"Kosoy","given":"Olga","non-dropping-particle":"","parse-names":false,"suffix":""},{"dropping-particle":"","family":"Panella","given":"Amanda","non-dropping-particle":"","parse-names":false,"suffix":""},{"dropping-particle":"","family":"Ellis","given":"Christine","non-dropping-particle":"","parse-names":false,"suffix":""},{"dropping-particle":"","family":"Henchaichon","given":"Sununta","non-dropping-particle":"","parse-names":false,"suffix":""},{"dropping-particle":"","family":"Khetsuriani","given":"Nino","non-dropping-particle":"","parse-names":false,"suffix":""},{"dropping-particle":"","family":"Powers","given":"Ann M.","non-dropping-particle":"","parse-names":false,"suffix":""},{"dropping-particle":"","family":"Dowell","given":"Scott F.","non-dropping-particle":"","parse-names":false,"suffix":""},{"dropping-particle":"","family":"Fischer","given":"Marc","non-dropping-particle":"","parse-names":false,"suffix":""}],"container-title":"International Journal of Infectious Diseases","id":"ITEM-1","issue":"10","issued":{"date-parts":[["2010"]]},"page":"e888-e892","publisher":"International Society for Infectious Diseases","title":"Japanese encephalitis virus remains an important cause of encephalitis in Thailand","type":"article-journal","volume":"14"},"uris":["http://www.mendeley.com/documents/?uuid=25fe8f1a-532a-45f3-ac72-3419f294d488"]}],"mendeley":{"formattedCitation":"[17]","plainTextFormattedCitation":"[17]","previouslyFormattedCitation":"[17]"},"properties":{"noteIndex":0},"schema":"https://github.com/citation-style-language/schema/raw/master/csl-citation.json"}</w:instrText>
            </w:r>
            <w:r w:rsidR="007A6ACE" w:rsidRPr="00363085">
              <w:rPr>
                <w:rFonts w:ascii="Times New Roman" w:hAnsi="Times New Roman" w:cs="Times New Roman"/>
              </w:rPr>
              <w:fldChar w:fldCharType="separate"/>
            </w:r>
            <w:r w:rsidR="009240D6" w:rsidRPr="00363085">
              <w:rPr>
                <w:rFonts w:ascii="Times New Roman" w:hAnsi="Times New Roman" w:cs="Times New Roman"/>
                <w:noProof/>
              </w:rPr>
              <w:t>[17]</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7 (5.0-11.0)</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Cambodia</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Cambodia</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038/emi.2017.15","ISBN":"2222-1751 (Electronic) 2222-1751 (Linking)","ISSN":"22221751","PMID":"28536430","abstract":"Acute meningoencephalitis (AME) is associated with considerable morbidity and mortality in children in developing countries. Clinical specimens were collected from children presenting with AME at two Cambodian paediatric hospitals to determine the major aetiologies associated with AME in the country. Cerebrospinal fluid (CSF) and blood samples were screened by molecular and cell culture methods for a range of pathogens previously associated with AME in the region. CSF and serum (acute and convalescent) were screened for antibodies to arboviruses such as Japanese encephalitis virus (JEV), dengue virus (DENV), and chikungunya virus (CHIKV). From July 2010 through December 2013, 1160 children (one month to 15 years of age) presenting with AME to two major paediatric hospitals were enroled into the study. Pathogens associated with AME were identified using molecular diagnostics, cell culture and serology. According to a diagnostic algorithm, a confirmed or highly probable aetiologic agent was detected in 35.0% (n=406) of AME cases, with a further 9.2% (total: 44.2%, n=513) aetiologies defined as suspected. JEV (24.4%, n=283) was the most commonly identified pathogen followed by Orientia tsutsugamushi (4.7%, n=55), DENV (4.6%, n=53), enteroviruses (3.5%, n=41), CHIKV (2.0%, n=23) and Streptococcus pneumoniae (1.6%, n=19). The majority of aetiologies identified for paediatric AME in Cambodia were vaccine preventable and/or treatable with appropriate antimicrobials.","author":[{"dropping-particle":"","family":"Horwood","given":"Paul F.","non-dropping-particle":"","parse-names":false,"suffix":""},{"dropping-particle":"","family":"Duong","given":"Veasna","non-dropping-particle":"","parse-names":false,"suffix":""},{"dropping-particle":"","family":"Laurent","given":"Denis","non-dropping-particle":"","parse-names":false,"suffix":""},{"dropping-particle":"","family":"Mey","given":"Channa","non-dropping-particle":"","parse-names":false,"suffix":""},{"dropping-particle":"","family":"Sothy","given":"Heng","non-dropping-particle":"","parse-names":false,"suffix":""},{"dropping-particle":"","family":"Santy","given":"Ky","non-dropping-particle":"","parse-names":false,"suffix":""},{"dropping-particle":"","family":"Richner","given":"Beat","non-dropping-particle":"","parse-names":false,"suffix":""},{"dropping-particle":"","family":"Heng","given":"Seiha","non-dropping-particle":"","parse-names":false,"suffix":""},{"dropping-particle":"","family":"Hem","given":"Sopheak","non-dropping-particle":"","parse-names":false,"suffix":""},{"dropping-particle":"","family":"Cheval","given":"Justine","non-dropping-particle":"","parse-names":false,"suffix":""},{"dropping-particle":"","family":"Gorman","given":"Christopher","non-dropping-particle":"","parse-names":false,"suffix":""},{"dropping-particle":"","family":"Dussart","given":"Philippe","non-dropping-particle":"","parse-names":false,"suffix":""},{"dropping-particle":"","family":"Jong","given":"Menno D.","non-dropping-particle":"De","parse-names":false,"suffix":""},{"dropping-particle":"","family":"Kerleguer","given":"Alexandra","non-dropping-particle":"","parse-names":false,"suffix":""},{"dropping-particle":"","family":"Guillard","given":"Bertrand","non-dropping-particle":"","parse-names":false,"suffix":""},{"dropping-particle":"","family":"Murgue","given":"Bernadette","non-dropping-particle":"","parse-names":false,"suffix":""},{"dropping-particle":"","family":"Lecuit","given":"Marc","non-dropping-particle":"","parse-names":false,"suffix":""},{"dropping-particle":"","family":"Lamballerie","given":"Xavier","non-dropping-particle":"De","parse-names":false,"suffix":""},{"dropping-particle":"","family":"Farrar","given":"Jeremy J.","non-dropping-particle":"","parse-names":false,"suffix":""},{"dropping-particle":"","family":"Tarantola","given":"Arnaud","non-dropping-particle":"","parse-names":false,"suffix":""},{"dropping-particle":"","family":"Eloit","given":"Marc","non-dropping-particle":"","parse-names":false,"suffix":""},{"dropping-particle":"","family":"Buchy","given":"Philippe","non-dropping-particle":"","parse-names":false,"suffix":""}],"container-title":"Emerging Microbes and Infections","id":"ITEM-1","issue":"5","issued":{"date-parts":[["2017"]]},"page":"e35-8","publisher":"Nature Publishing Group","title":"Aetiology of acute meningoencephalitis in Cambodian children, 2010-2013","type":"article-journal","volume":"6"},"uris":["http://www.mendeley.com/documents/?uuid=18815e6f-5b05-45c2-ab01-74395a149bea"]}],"mendeley":{"formattedCitation":"[36]","plainTextFormattedCitation":"[36]","previouslyFormattedCitation":"[36]"},"properties":{"noteIndex":0},"schema":"https://github.com/citation-style-language/schema/raw/master/csl-citation.json"}</w:instrText>
            </w:r>
            <w:r w:rsidR="004717DA" w:rsidRPr="00363085">
              <w:rPr>
                <w:rFonts w:ascii="Times New Roman" w:hAnsi="Times New Roman" w:cs="Times New Roman"/>
              </w:rPr>
              <w:fldChar w:fldCharType="separate"/>
            </w:r>
            <w:r w:rsidR="00D71AAF" w:rsidRPr="00363085">
              <w:rPr>
                <w:rFonts w:ascii="Times New Roman" w:hAnsi="Times New Roman" w:cs="Times New Roman"/>
                <w:noProof/>
              </w:rPr>
              <w:t>[36]</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8.7 (2.0-14.1)</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Timor-Leste</w:t>
            </w:r>
          </w:p>
        </w:tc>
        <w:tc>
          <w:tcPr>
            <w:tcW w:w="2340" w:type="dxa"/>
          </w:tcPr>
          <w:p w:rsidR="00D60CA4" w:rsidRPr="00363085" w:rsidRDefault="007A6ACE"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 xml:space="preserve">6 provinces </w:t>
            </w:r>
            <w:r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ISBN":"1476-1645 (Electronic)\\r0002-9637 (Linking)","ISSN":"00029637","PMID":"19052312","abstract":"Japanese encephalitis (JE) results in significant mortality and disability in children in Asia. In Indonesia, despite recognition of JE virus transmission, reports of human disease have been few and from limited geographic areas. Hospital-based surveillance for acute encephalitis syndrome (AES) and JE in children 15 years of age and under was undertaken in 15 hospitals in six provinces from 2005 to 2006. High- and low-risk provinces in geographically dispersed areas were included. Health center-based surveillance also was undertaken in one province. Eighty-two JE cases were confirmed among 1,496 AES cases detected. JE cases were confirmed in all provinces, but the proportion varied between 18% and 2% among provinces of different risk levels. Children younger than 10 years of age represented 95% of JE cases, and 47% of all cases either died or were disabled. The study shows JE is an endemic human disease across Indonesia. Immunization strategies are being considered.","author":[{"dropping-particle":"","family":"Ompusunggu","given":"Sahat","non-dropping-particle":"","parse-names":false,"suffix":""},{"dropping-particle":"","family":"Hills","given":"Susan L.","non-dropping-particle":"","parse-names":false,"suffix":""},{"dropping-particle":"","family":"Maha","given":"Masri Sembiring","non-dropping-particle":"","parse-names":false,"suffix":""},{"dropping-particle":"","family":"Moniaga","given":"Vanda A.","non-dropping-particle":"","parse-names":false,"suffix":""},{"dropping-particle":"","family":"Susilarini","given":"Ni Ketut","non-dropping-particle":"","parse-names":false,"suffix":""},{"dropping-particle":"","family":"Widjaya","given":"Anton","non-dropping-particle":"","parse-names":false,"suffix":""},{"dropping-particle":"","family":"Sasmito","given":"Agits","non-dropping-particle":"","parse-names":false,"suffix":""},{"dropping-particle":"","family":"Suwandono","given":"Agus","non-dropping-particle":"","parse-names":false,"suffix":""},{"dropping-particle":"","family":"Sedyaningsih","given":"Endang R.","non-dropping-particle":"","parse-names":false,"suffix":""},{"dropping-particle":"","family":"Jacobson","given":"Julie A.","non-dropping-particle":"","parse-names":false,"suffix":""}],"container-title":"American Journal of Tropical Medicine and Hygiene","id":"ITEM-1","issue":"6","issued":{"date-parts":[["2008"]]},"page":"963-970","title":"Confirmation of Japanese encephalitis as an endemic human disease through sentinel surveillance in Indonesia","type":"article-journal","volume":"79"},"uris":["http://www.mendeley.com/documents/?uuid=7197b76e-6222-4b36-94b2-9ef034891a4a"]}],"mendeley":{"formattedCitation":"[14]","plainTextFormattedCitation":"[14]","previouslyFormattedCitation":"[14]"},"properties":{"noteIndex":0},"schema":"https://github.com/citation-style-language/schema/raw/master/csl-citation.json"}</w:instrText>
            </w:r>
            <w:r w:rsidRPr="00363085">
              <w:rPr>
                <w:rFonts w:ascii="Times New Roman" w:hAnsi="Times New Roman" w:cs="Times New Roman"/>
              </w:rPr>
              <w:fldChar w:fldCharType="separate"/>
            </w:r>
            <w:r w:rsidR="009240D6" w:rsidRPr="00363085">
              <w:rPr>
                <w:rFonts w:ascii="Times New Roman" w:hAnsi="Times New Roman" w:cs="Times New Roman"/>
                <w:noProof/>
              </w:rPr>
              <w:t>[14]</w:t>
            </w:r>
            <w:r w:rsidRPr="00363085">
              <w:rPr>
                <w:rFonts w:ascii="Times New Roman" w:hAnsi="Times New Roman" w:cs="Times New Roman"/>
              </w:rPr>
              <w:fldChar w:fldCharType="end"/>
            </w:r>
            <w:r w:rsidRPr="00363085">
              <w:rPr>
                <w:rFonts w:ascii="Times New Roman" w:hAnsi="Times New Roman" w:cs="Times New Roman"/>
              </w:rPr>
              <w:t xml:space="preserve">, Bali </w:t>
            </w:r>
            <w:r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186/1741-7015-4-8","author":[{"dropping-particle":"","family":"Kari","given":"Komang","non-dropping-particle":"","parse-names":false,"suffix":""},{"dropping-particle":"","family":"Liu","given":"Wei","non-dropping-particle":"","parse-names":false,"suffix":""},{"dropping-particle":"","family":"Gautama","given":"Kompiang","non-dropping-particle":"","parse-names":false,"suffix":""},{"dropping-particle":"","family":"Jr","given":"Mammen P Mammen","non-dropping-particle":"","parse-names":false,"suffix":""},{"dropping-particle":"","family":"Clemens","given":"John D","non-dropping-particle":"","parse-names":false,"suffix":""},{"dropping-particle":"","family":"Nisalak","given":"Ananda","non-dropping-particle":"","parse-names":false,"suffix":""},{"dropping-particle":"","family":"Subrata","given":"Ketut","non-dropping-particle":"","parse-names":false,"suffix":""},{"dropping-particle":"","family":"Kim","given":"Hyei Kyung","non-dropping-particle":"","parse-names":false,"suffix":""},{"dropping-particle":"","family":"Xu","given":"Zhi-yi","non-dropping-particle":"","parse-names":false,"suffix":""}],"id":"ITEM-1","issued":{"date-parts":[["2006"]]},"page":"2-8","title":"A hospital-based surveillance for Japanese encephalitis in Bali , Indonesia","type":"article-journal","volume":"7"},"uris":["http://www.mendeley.com/documents/?uuid=66f40865-3ee7-4364-a6cb-ff3bdd745d75"]}],"mendeley":{"formattedCitation":"[15]","plainTextFormattedCitation":"[15]","previouslyFormattedCitation":"[15]"},"properties":{"noteIndex":0},"schema":"https://github.com/citation-style-language/schema/raw/master/csl-citation.json"}</w:instrText>
            </w:r>
            <w:r w:rsidRPr="00363085">
              <w:rPr>
                <w:rFonts w:ascii="Times New Roman" w:hAnsi="Times New Roman" w:cs="Times New Roman"/>
              </w:rPr>
              <w:fldChar w:fldCharType="separate"/>
            </w:r>
            <w:r w:rsidR="009240D6" w:rsidRPr="00363085">
              <w:rPr>
                <w:rFonts w:ascii="Times New Roman" w:hAnsi="Times New Roman" w:cs="Times New Roman"/>
                <w:noProof/>
              </w:rPr>
              <w:t>[15]</w:t>
            </w:r>
            <w:r w:rsidRPr="00363085">
              <w:rPr>
                <w:rFonts w:ascii="Times New Roman" w:hAnsi="Times New Roman" w:cs="Times New Roman"/>
              </w:rPr>
              <w:fldChar w:fldCharType="end"/>
            </w:r>
            <w:r w:rsidRPr="00363085">
              <w:rPr>
                <w:rFonts w:ascii="Times New Roman" w:hAnsi="Times New Roman" w:cs="Times New Roman"/>
              </w:rPr>
              <w:t xml:space="preserve"> </w:t>
            </w:r>
            <w:r w:rsidR="00D60CA4" w:rsidRPr="00363085">
              <w:rPr>
                <w:rFonts w:ascii="Times New Roman" w:hAnsi="Times New Roman" w:cs="Times New Roman"/>
              </w:rPr>
              <w:t>(group D)*</w:t>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26.5 (8.7-45.1)</w:t>
            </w:r>
          </w:p>
        </w:tc>
      </w:tr>
      <w:tr w:rsidR="00D60CA4" w:rsidRPr="00363085" w:rsidTr="00363085">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724498" w:rsidP="00D60CA4">
            <w:pPr>
              <w:rPr>
                <w:rFonts w:ascii="Times New Roman" w:hAnsi="Times New Roman" w:cs="Times New Roman"/>
              </w:rPr>
            </w:pPr>
            <w:r w:rsidRPr="00363085">
              <w:rPr>
                <w:rFonts w:ascii="Times New Roman" w:hAnsi="Times New Roman" w:cs="Times New Roman"/>
                <w:color w:val="auto"/>
              </w:rPr>
              <w:t>South Korea</w:t>
            </w:r>
          </w:p>
        </w:tc>
        <w:tc>
          <w:tcPr>
            <w:tcW w:w="2340" w:type="dxa"/>
          </w:tcPr>
          <w:p w:rsidR="00D60CA4" w:rsidRPr="00363085" w:rsidRDefault="00D60CA4" w:rsidP="007A6A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South Korea</w:t>
            </w:r>
            <w:r w:rsidR="004717DA"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371/journal.pone.0147841","ISSN":"19326203","PMID":"26807709","abstract":"After an extensive vaccination policy, Japanese encephalitis (JE) was nearly eliminated since the mid-1980s in South Korea. Vaccination in children shifted the affected age of JE patients from children to adults. However, an abrupt increase in JE cases occurred in 2010, and this trend has continued. The present study aimed to investigate the prevalence of neutralizing antibodies to the JE virus (JEV) among high-risk age groups (≥40 years) in South Korea. A plaque reduction neutralization test was conducted to evaluate the prevalence of neutralizing antibodies to JEV in 945 subjects within four age groups (30-39, 40-49, 50-59, and 60-69 years) in 10 provinces. Of the 945 enrolled subjects, 927 (98.1%) exhibited antibodies against JEV. No significant differences were found in the prevalence of neutralizing antibodies according to sex, age, or occupation. However, there were significant differences in the plaque reduction rate according to age and occupation; oldest age group had a higher reduction rate, and subjects who were employed in agriculture or forestry also had a higher value than the other occupations. We also found that three provinces (Gangwon, Jeonnam, and Gyeongnam) had a relatively lower plaque reduction rate than the other locations. In addition, enzyme-linked immunosorbent assays were conducted to determine recent viral infections and 12 (1.3%) subjects were found to have been recently infected by the virus [corrected]. In conclusion, the present study clearly indicated that the prevalence of neutralizing antibodies has been maintained at very high levels among adult age groups owing to vaccination or natural infections, or both. In the future, serosurveillance should be conducted periodically using more representative samples to better understand the population-level immunity to JE in South Korea.","author":[{"dropping-particle":"","family":"Lee","given":"Eun Ju","non-dropping-particle":"","parse-names":false,"suffix":""},{"dropping-particle":"","family":"Cha","given":"Go Woon","non-dropping-particle":"","parse-names":false,"suffix":""},{"dropping-particle":"","family":"Ju","given":"Young Ran","non-dropping-particle":"","parse-names":false,"suffix":""},{"dropping-particle":"","family":"Han","given":"Myung Guk","non-dropping-particle":"","parse-names":false,"suffix":""},{"dropping-particle":"","family":"Lee","given":"Won Ja","non-dropping-particle":"","parse-names":false,"suffix":""},{"dropping-particle":"","family":"Jeong","given":"Young Eui","non-dropping-particle":"","parse-names":false,"suffix":""}],"container-title":"PLoS ONE","id":"ITEM-1","issue":"1","issued":{"date-parts":[["2016"]]},"page":"1-13","title":"Prevalence of neutralizing antibodies to Japanese encephalitis virus among high-risk age groups in South Korea, 2010","type":"article-journal","volume":"11"},"uris":["http://www.mendeley.com/documents/?uuid=32b45ce7-bd83-4434-b9c1-9e5461ab4511"]},{"id":"ITEM-2","itemData":{"DOI":"10.3201/eid2210.160288","ISSN":"10806059","PMID":"27648677","author":[{"dropping-particle":"","family":"Sunwoo","given":"Jun Sang","non-dropping-particle":"","parse-names":false,"suffix":""},{"dropping-particle":"","family":"Jung","given":"Keun Hwa","non-dropping-particle":"","parse-names":false,"suffix":""},{"dropping-particle":"","family":"Lee","given":"Soon Tae","non-dropping-particle":"","parse-names":false,"suffix":""},{"dropping-particle":"","family":"Lee","given":"Sang Kun","non-dropping-particle":"","parse-names":false,"suffix":""},{"dropping-particle":"","family":"Chu","given":"Kon","non-dropping-particle":"","parse-names":false,"suffix":""}],"container-title":"Emerging Infectious Diseases","id":"ITEM-2","issue":"10","issued":{"date-parts":[["2016"]]},"page":"1841-1843","title":"Reemergence of Japanese encephalitis in South Korea, 2010–2015","type":"article-journal","volume":"22"},"uris":["http://www.mendeley.com/documents/?uuid=1f1b4184-4f2e-40b8-81af-eb7dbb09bb57"]}],"mendeley":{"formattedCitation":"[37,38]","plainTextFormattedCitation":"[37,38]","previouslyFormattedCitation":"[37,38]"},"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37,38]</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4.1 (2.6-5.7)</w:t>
            </w:r>
          </w:p>
        </w:tc>
        <w:tc>
          <w:tcPr>
            <w:tcW w:w="450" w:type="dxa"/>
            <w:vMerge/>
            <w:tcBorders>
              <w:bottom w:val="nil"/>
            </w:tcBorders>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50" w:type="dxa"/>
          </w:tcPr>
          <w:p w:rsidR="00D60CA4" w:rsidRPr="00363085" w:rsidRDefault="00724498"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color w:val="auto"/>
              </w:rPr>
              <w:t>Taiwan</w:t>
            </w:r>
          </w:p>
        </w:tc>
        <w:tc>
          <w:tcPr>
            <w:tcW w:w="2340" w:type="dxa"/>
          </w:tcPr>
          <w:p w:rsidR="00D60CA4" w:rsidRPr="00363085" w:rsidRDefault="00D60CA4" w:rsidP="007A6A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Taiwan</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371/journal.pntd.0003030","ISBN":"1935-2735 (Electronic) 1935-2727 (Linking)","PMID":"25058573","abstract":"BACKGROUND: A mass Japanese encephalitis (JE) vaccination program targeting children was launched in Taiwan in 1968, and the number of pediatric JE cases substantially decreased thereafter. The aim of this study was to elucidate the long-term trend of JE incidence, and to investigate the age-specific seroprevalence of JE-neutralizing antibodies. METHODOLOGY/PRINCIPAL FINDINGS: A total of 2,948 laboratory-confirmed JE cases that occurred between 1966 and 2012 were analyzed using a mandatory notification system managed by the Centers for Disease Control, Taiwan. A total of 6,594 randomly-sampled serum specimens obtained in a nationwide population-based survey in 2002 were analyzed to estimate the seroprevalence of JE-neutralizing antibodies in the general population. The average annual JE incidence rate of the group aged 30 years and older was 0.167 cases per 100,000 people between 2001 and 2012, which was higher than the 0.052 cases per 100,000 people among those aged under 30 years. These seroepidemiological findings indicate that the cohort born between 1963 and 1975, who generally received two or three doses of the vaccine and were administered the last booster dose more than 20 years ago, exhibited the lowest positive rate of JE-neutralizing antibodies (54%). The highest and second highest antibody rates were observed, respectively, in the oldest unvaccinated cohort (86%) and in the youngest cohort born between 1981 and 1986, who received four doses 10-15 years ago (74%). CONCLUSION/SIGNIFICANCE: Over the past decade, the main age group of the confirmed JE cases in Taiwan shifted from young children to adults over 30 years of age. People who were born between 1963 and 1975 exhibited the lowest seroprevalence of JE-neutralizing antibodies. Thus, the key issue for JE control in Taiwan is to reduce adult JE cases through a cost-effective analysis of various immunization strategies.","author":[{"dropping-particle":"","family":"Hsu","given":"L C","non-dropping-particle":"","parse-names":false,"suffix":""},{"dropping-particle":"","family":"Chen","given":"Y J","non-dropping-particle":"","parse-names":false,"suffix":""},{"dropping-particle":"","family":"Hsu","given":"F K","non-dropping-particle":"","parse-names":false,"suffix":""},{"dropping-particle":"","family":"Huang","given":"J H","non-dropping-particle":"","parse-names":false,"suffix":""},{"dropping-particle":"","family":"Chang","given":"C M","non-dropping-particle":"","parse-names":false,"suffix":""},{"dropping-particle":"","family":"Chou","given":"P","non-dropping-particle":"","parse-names":false,"suffix":""},{"dropping-particle":"","family":"Lin","given":"I F","non-dropping-particle":"","parse-names":false,"suffix":""},{"dropping-particle":"","family":"Chang","given":"F Y","non-dropping-particle":"","parse-names":false,"suffix":""}],"container-title":"PLoS Negl Trop Dis","id":"ITEM-1","issue":"7","issued":{"date-parts":[["2014"]]},"note":"Hsu, Li-Ching\nChen, Yu-Ju\nHsu, Feng-Kuang\nHuang, Jyh-Hsiung\nChang, Chi-Ming\nChou, Pesus\nLin, I-Feng\nChang, Feng-Yee\neng\nResearch Support, Non-U.S. Gov't\n2014/07/25 06:00\nPLoS Negl Trop Dis. 2014 Jul 24;8(7):e3030. doi: 10.1371/journal.pntd.0003030. eCollection 2014 Jul.","page":"e3030","title":"The incidence of Japanese encephalitis in Taiwan--a population-based study","type":"article-journal","volume":"8"},"uris":["http://www.mendeley.com/documents/?uuid=04226673-45fd-4543-a97f-1fe12ee12bb2"]},{"id":"ITEM-2","itemData":{"DOI":"10.4269/ajtmh.16-0330","ISSN":"00029637","abstract":"Abstract The incidence of Japanese encephalitis (JE) decreased sharply after the national vaccination program was implemented in Taiwan in 1968. However, cases of JE still occur. The purpose of this study was to assess the epidemiology and vaccination policy for JE in Taiwan. We analyzed the data on JE cases reported to the Taiwan Centers for Disease Control (Taiwan CDC) between 2000 and 2014. During the 15-year study period, a total of 4,474 cases were reported to the Taiwan CDC. Of these, 379 (8.5%) were classified as confirmed cases, and 4,095 (91.5%) were classified as suspected cases. The incidence of JE ranged from 0.59 to 1.61 per 1,000,000 people and peaked in 2007. Men had a higher incidence of JE than women (1.37 versus 0.84 per 1,000,000; P = 0.03). Patients who were 40–59 years of age had a higher incidence than did patients younger than 20 years (1.82 versus 0.23; P &lt; 0.001). Patients who lived in the eastern region of Taiwan had the highest incidence rate of JE (P &lt; 0.001). Compared with those who were not vaccinated with the JE vaccine, patients who received four doses of JE vaccine had a lower risk of suffering from death and/or hospitalization (adjusted odds ratio: 0.26; 95% confidence interval: 0.08–0.90; P = 0.04). JE is still a public health problem in Taiwan, and monitoring JE via diagnostic testing to determine the best vaccination program along with enforcing JE vaccine boosters for adults is necessary to eliminate JE in Taiwan.","author":[{"dropping-particle":"","family":"Chang","given":"Yu Kang","non-dropping-particle":"","parse-names":false,"suffix":""},{"dropping-particle":"","family":"Chang","given":"Hsiao Ling","non-dropping-particle":"","parse-names":false,"suffix":""},{"dropping-particle":"","family":"Wu","given":"Ho Sheng","non-dropping-particle":"","parse-names":false,"suffix":""},{"dropping-particle":"","family":"Chen","given":"Kow Tong","non-dropping-particle":"","parse-names":false,"suffix":""}],"container-title":"American Journal of Tropical Medicine and Hygiene","id":"ITEM-2","issue":"2","issued":{"date-parts":[["2017"]]},"page":"382-388","title":"Epidemiological features of Japanese encephalitis in Taiwan from 2000 to 2014","type":"article-journal","volume":"96"},"uris":["http://www.mendeley.com/documents/?uuid=8b984139-aa8d-4fac-8560-f8cf3ebac669"]},{"id":"ITEM-3","itemData":{"DOI":"10.4269/ajtmh.1999.61.78","ISBN":"0002-9637 (Print)\\n0002-9637 (Linking)","ISSN":"00029637","PMID":"10432061","abstract":"Japanese encephalitis (JE) is an endemic disease in Taiwan. A mass vaccination program of children against JE was first implemented in 1968. Along with general improvements in various aspects of living conditions over the years, the program has brought JE well under control. The main characteristics of JE epidemiology in Taiwan in the past 3 decades are as follows. The transmission mode remains unchanged-that is, the amplification stage of the virus in pigs is followed by a human epidemic each year. The frequency of JE incidence has dropped significantly. The incidence rate of confirmed cases was 2.05 per 100,000 in 1967, the highest in record, and merely 0.03 per 100,000 in 1997. Confirmed cases occur sporadically all over the island. The peak of the epidemic season has shifted from August in the 1960s to June since the 1980s. The age distribution of confirmed cases has shifted gradually from mainly children to adults. Vaccine efficacy for those having received more than 2 doses of the vaccine is estimated to be about 85%.","author":[{"dropping-particle":"","family":"Wu","given":"Ying Chang","non-dropping-particle":"","parse-names":false,"suffix":""},{"dropping-particle":"","family":"Huang","given":"Yaw Shyong","non-dropping-particle":"","parse-names":false,"suffix":""},{"dropping-particle":"","family":"Chien","given":"Li Jung","non-dropping-particle":"","parse-names":false,"suffix":""},{"dropping-particle":"","family":"Lin","given":"Tsuey Li","non-dropping-particle":"","parse-names":false,"suffix":""},{"dropping-particle":"","family":"Yueh","given":"Yi Yung","non-dropping-particle":"","parse-names":false,"suffix":""},{"dropping-particle":"","family":"Tseng","given":"Wuu Luh","non-dropping-particle":"","parse-names":false,"suffix":""},{"dropping-particle":"","family":"Chang","given":"Kwo Jiing","non-dropping-particle":"","parse-names":false,"suffix":""},{"dropping-particle":"","family":"Wang","given":"Gong Ren","non-dropping-particle":"","parse-names":false,"suffix":""}],"container-title":"American Journal of Tropical Medicine and Hygiene","id":"ITEM-3","issue":"1","issued":{"date-parts":[["1999"]]},"page":"78-84","title":"The epidemiology of Japanese encephalitis on Taiwan during 1966-1997","type":"article-journal","volume":"61"},"uris":["http://www.mendeley.com/documents/?uuid=6a9dc9b0-4eb4-4957-aff6-cd11dd5b5731"]},{"id":"ITEM-4","itemData":{"URL":"https://nidss.cdc.gov.tw/en/SingleDisease.aspx?dc=1&amp;dt=3&amp;disease=0620","author":[{"dropping-particle":"","family":"Taiwan CDC","given":"","non-dropping-particle":"","parse-names":false,"suffix":""}],"id":"ITEM-4","issued":{"date-parts":[["0"]]},"title":"Taiwan National Infectious Disease Statistics System - Japanese encephalitis","type":"webpage"},"uris":["http://www.mendeley.com/documents/?uuid=151fbe3b-5d04-4745-be8e-fe4a6678adba"]}],"mendeley":{"formattedCitation":"[39–42]","plainTextFormattedCitation":"[39–42]","previouslyFormattedCitation":"[39–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39–42]</w:t>
            </w:r>
            <w:r w:rsidR="007A6ACE" w:rsidRPr="00363085">
              <w:rPr>
                <w:rFonts w:ascii="Times New Roman" w:hAnsi="Times New Roman" w:cs="Times New Roman"/>
              </w:rPr>
              <w:fldChar w:fldCharType="end"/>
            </w:r>
            <w:r w:rsidRPr="00363085">
              <w:rPr>
                <w:rFonts w:ascii="Times New Roman" w:hAnsi="Times New Roman" w:cs="Times New Roman"/>
              </w:rPr>
              <w:t>, Central</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r w:rsidRPr="00363085">
              <w:rPr>
                <w:rFonts w:ascii="Times New Roman" w:hAnsi="Times New Roman" w:cs="Times New Roman"/>
              </w:rPr>
              <w:t>, Eastern</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r w:rsidRPr="00363085">
              <w:rPr>
                <w:rFonts w:ascii="Times New Roman" w:hAnsi="Times New Roman" w:cs="Times New Roman"/>
              </w:rPr>
              <w:t xml:space="preserve">, </w:t>
            </w:r>
            <w:proofErr w:type="spellStart"/>
            <w:r w:rsidRPr="00363085">
              <w:rPr>
                <w:rFonts w:ascii="Times New Roman" w:hAnsi="Times New Roman" w:cs="Times New Roman"/>
              </w:rPr>
              <w:t>Kaoping</w:t>
            </w:r>
            <w:proofErr w:type="spellEnd"/>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r w:rsidRPr="00363085">
              <w:rPr>
                <w:rFonts w:ascii="Times New Roman" w:hAnsi="Times New Roman" w:cs="Times New Roman"/>
              </w:rPr>
              <w:t>, Northern</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r w:rsidRPr="00363085">
              <w:rPr>
                <w:rFonts w:ascii="Times New Roman" w:hAnsi="Times New Roman" w:cs="Times New Roman"/>
              </w:rPr>
              <w:t>, Southern</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r w:rsidRPr="00363085">
              <w:rPr>
                <w:rFonts w:ascii="Times New Roman" w:hAnsi="Times New Roman" w:cs="Times New Roman"/>
              </w:rPr>
              <w:t>, Taipei</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URL":"https://nidss.cdc.gov.tw/en/SingleDisease.aspx?dc=1&amp;dt=3&amp;disease=0620","author":[{"dropping-particle":"","family":"Taiwan CDC","given":"","non-dropping-particle":"","parse-names":false,"suffix":""}],"id":"ITEM-1","issued":{"date-parts":[["0"]]},"title":"Taiwan National Infectious Disease Statistics System - Japanese encephalitis","type":"webpage"},"uris":["http://www.mendeley.com/documents/?uuid=151fbe3b-5d04-4745-be8e-fe4a6678adba"]}],"mendeley":{"formattedCitation":"[42]","plainTextFormattedCitation":"[42]","previouslyFormattedCitation":"[42]"},"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2]</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6.1 (1.3-9.3)</w:t>
            </w:r>
          </w:p>
        </w:tc>
      </w:tr>
      <w:tr w:rsidR="009E5864" w:rsidRPr="00363085" w:rsidTr="00363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D60CA4" w:rsidRPr="00363085" w:rsidRDefault="00D60CA4" w:rsidP="00D60CA4">
            <w:pPr>
              <w:rPr>
                <w:rFonts w:ascii="Times New Roman" w:hAnsi="Times New Roman" w:cs="Times New Roman"/>
              </w:rPr>
            </w:pPr>
            <w:r w:rsidRPr="00363085">
              <w:rPr>
                <w:rFonts w:ascii="Times New Roman" w:hAnsi="Times New Roman" w:cs="Times New Roman"/>
              </w:rPr>
              <w:t>LAO</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Vientiane</w:t>
            </w:r>
            <w:r w:rsidR="004717DA" w:rsidRPr="00363085">
              <w:rPr>
                <w:rFonts w:ascii="Times New Roman" w:hAnsi="Times New Roman" w:cs="Times New Roman"/>
              </w:rPr>
              <w:t xml:space="preserve"> </w:t>
            </w:r>
            <w:r w:rsidR="004717DA" w:rsidRPr="00363085">
              <w:rPr>
                <w:rFonts w:ascii="Times New Roman" w:hAnsi="Times New Roman" w:cs="Times New Roman"/>
              </w:rPr>
              <w:fldChar w:fldCharType="begin" w:fldLock="1"/>
            </w:r>
            <w:r w:rsidR="007A6ACE" w:rsidRPr="00363085">
              <w:rPr>
                <w:rFonts w:ascii="Times New Roman" w:hAnsi="Times New Roman" w:cs="Times New Roman"/>
              </w:rPr>
              <w:instrText>ADDIN CSL_CITATION {"citationItems":[{"id":"ITEM-1","itemData":{"DOI":"10.4269/ajtmh.2012.11-0729","ISSN":"00029637","abstract":"Japanese encephalitis virus (JEV) is a major cause of encephalitis in\\nAsia. We estimated the diagnostic accuracy of two anti-JEV\\nimmunoglobulin M (IgM) enzyme-linked immunosorbent assays (ELISAs)\\n(Panbio and XCyton JEVCheX) compared with a reference standard (AFRIMS\\nJEV MAC ELISA) in a prospective study of the causes of central nervous\\nsystem infections in Laos. Cerebrospinal fluid (CSF; 515 patients) and\\nserum samples (182 patients) from those admitted to Mahosot Hospital,\\nVientiane, were tested. The CSF from 14.5% of acute encephalitis\\nsyndrome (AES) patients and 10.1% from those with AES and meningitis\\nwere positive for anti-JEV IgM in the reference ELISA. The sensitivities\\nfor CSF were 65.4% (95% confidence interval {[}CI] = 51-78) (Xcyton),\\n69.2% (95% CI = 55-81) (Panbio), however 96.2% (95% CI = 87-100)\\nwith Panbio Ravi criteria. Specificities were 89-100%. For admission\\nsera from AES patients, sensitivities and specificities of the Panbio\\nELISA were 85.7% (95% CI = 42-100%) and 92.9% (95% CI = 83-98%),\\nrespectively.","author":[{"dropping-particle":"","family":"Moore","given":"Catrin E.","non-dropping-particle":"","parse-names":false,"suffix":""},{"dropping-particle":"","family":"Blacksell","given":"Stuart D.","non-dropping-particle":"","parse-names":false,"suffix":""},{"dropping-particle":"","family":"Taojaikong","given":"Thaksinaporn","non-dropping-particle":"","parse-names":false,"suffix":""},{"dropping-particle":"","family":"Jarman","given":"Richard G.","non-dropping-particle":"","parse-names":false,"suffix":""},{"dropping-particle":"V.","family":"Gibbons","given":"Robert","non-dropping-particle":"","parse-names":false,"suffix":""},{"dropping-particle":"","family":"Lee","given":"Sue J.","non-dropping-particle":"","parse-names":false,"suffix":""},{"dropping-particle":"","family":"Chansamouth","given":"Vilada","non-dropping-particle":"","parse-names":false,"suffix":""},{"dropping-particle":"","family":"Thongpaseuth","given":"Soulignasack","non-dropping-particle":"","parse-names":false,"suffix":""},{"dropping-particle":"","family":"Mayxay","given":"Mayfong","non-dropping-particle":"","parse-names":false,"suffix":""},{"dropping-particle":"","family":"Newton","given":"Paul N.","non-dropping-particle":"","parse-names":false,"suffix":""}],"container-title":"American Journal of Tropical Medicine and Hygiene","id":"ITEM-1","issue":"1","issued":{"date-parts":[["2012"]]},"page":"171-178","title":"A prospective assessment of the accuracy of commercial IgM ELISAs in diagnosis of Japanese encephalitis virus infections in patients with suspected central nervous system infections in Laos","type":"article-journal","volume":"87"},"uris":["http://www.mendeley.com/documents/?uuid=01566953-afbb-469c-9a7c-0147debb7dfe"]}],"mendeley":{"formattedCitation":"[3]","plainTextFormattedCitation":"[3]","previouslyFormattedCitation":"[3]"},"properties":{"noteIndex":0},"schema":"https://github.com/citation-style-language/schema/raw/master/csl-citation.json"}</w:instrText>
            </w:r>
            <w:r w:rsidR="004717DA" w:rsidRPr="00363085">
              <w:rPr>
                <w:rFonts w:ascii="Times New Roman" w:hAnsi="Times New Roman" w:cs="Times New Roman"/>
              </w:rPr>
              <w:fldChar w:fldCharType="separate"/>
            </w:r>
            <w:r w:rsidR="007A6ACE" w:rsidRPr="00363085">
              <w:rPr>
                <w:rFonts w:ascii="Times New Roman" w:hAnsi="Times New Roman" w:cs="Times New Roman"/>
                <w:noProof/>
              </w:rPr>
              <w:t>[3]</w:t>
            </w:r>
            <w:r w:rsidR="004717DA"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7.3 (2.1-11.1)</w:t>
            </w:r>
          </w:p>
        </w:tc>
        <w:tc>
          <w:tcPr>
            <w:tcW w:w="450" w:type="dxa"/>
            <w:vMerge/>
            <w:tcBorders>
              <w:bottom w:val="nil"/>
            </w:tcBorders>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5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363085">
              <w:rPr>
                <w:rFonts w:ascii="Times New Roman" w:hAnsi="Times New Roman" w:cs="Times New Roman"/>
                <w:b/>
              </w:rPr>
              <w:t>VNM</w:t>
            </w:r>
          </w:p>
        </w:tc>
        <w:tc>
          <w:tcPr>
            <w:tcW w:w="234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Middle and South</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1371/journal.pone.0037825","ISBN":"1932-6203 (Electronic) 1932-6203 (Linking)","ISSN":"19326203","PMID":"22662232","abstract":"BACKGROUND: Infectious diseases of the central nervous system (CNS) remain common and life-threatening, especially in developing countries. Knowledge of the aetiological agents responsible for these infections is essential to guide empiric therapy and develop a rational public health policy. To date most data has come from patients admitted to tertiary referral hospitals in Asia and there is limited aetiological data at the provincial hospital level where most patients are seen.\\n\\nMETHODS: We conducted a prospective Provincial Hospital-based descriptive surveillance study in adults and children at thirteen hospitals in central and southern Viet Nam between August 2007-April 2010. The pathogens of CNS infection were confirmed in CSF and blood samples by using classical microbiology, molecular diagnostics and serology.\\n\\nRESULTS: We recruited 1241 patients with clinically suspected infection of the CNS. An aetiological agent was identified in 640/1241 (52%) of the patients. The most common pathogens were Streptococcus suis serotype 2 in patients older than 14 years of age (147/617, 24%) and Japanese encephalitis virus in patients less than 14 years old (142/624, 23%). Mycobacterium tuberculosis was confirmed in 34/617 (6%) adult patients and 11/624 (2%) paediatric patients. The acute case fatality rate (CFR) during hospital admission was 73/617 (12%) in adults and to 42/624 (7%) in children.\\n\\nCONCLUSIONS: Zoonotic bacterial and viral pathogens are the most common causes of CNS infection in adults and children in Viet Nam.","author":[{"dropping-particle":"","family":"Ho Dang Trung","given":"Nghia","non-dropping-particle":"","parse-names":false,"suffix":""},{"dropping-particle":"","family":"Thi Phuong","given":"Tu","non-dropping-particle":"Le","parse-names":false,"suffix":""},{"dropping-particle":"","family":"Wolbers","given":"Marcel","non-dropping-particle":"","parse-names":false,"suffix":""},{"dropping-particle":"","family":"Nguyen van Minh","given":"Hoang","non-dropping-particle":"","parse-names":false,"suffix":""},{"dropping-particle":"","family":"Nguyen Thanh","given":"Vinh","non-dropping-particle":"","parse-names":false,"suffix":""},{"dropping-particle":"","family":"Van","given":"Minh Pham","non-dropping-particle":"","parse-names":false,"suffix":""},{"dropping-particle":"","family":"Thieu","given":"Nga Tran Vu","non-dropping-particle":"","parse-names":false,"suffix":""},{"dropping-particle":"","family":"Van","given":"Tan","non-dropping-particle":"Le","parse-names":false,"suffix":""},{"dropping-particle":"","family":"Song","given":"Diep To","non-dropping-particle":"","parse-names":false,"suffix":""},{"dropping-particle":"","family":"Thi","given":"Phuong","non-dropping-particle":"Le","parse-names":false,"suffix":""},{"dropping-particle":"","family":"Thi Phuong","given":"Thao Nguyen","non-dropping-particle":"","parse-names":false,"suffix":""},{"dropping-particle":"","family":"Van","given":"Cong Bui","non-dropping-particle":"","parse-names":false,"suffix":""},{"dropping-particle":"","family":"Tang","given":"Vu","non-dropping-particle":"","parse-names":false,"suffix":""},{"dropping-particle":"","family":"Ngoc Anh","given":"Tuan Hoang","non-dropping-particle":"","parse-names":false,"suffix":""},{"dropping-particle":"","family":"Nguyen","given":"Dong","non-dropping-particle":"","parse-names":false,"suffix":""},{"dropping-particle":"","family":"Trung","given":"Tien Phan","non-dropping-particle":"","parse-names":false,"suffix":""},{"dropping-particle":"","family":"Thi Nam","given":"Lien Nguyen","non-dropping-particle":"","parse-names":false,"suffix":""},{"dropping-particle":"","family":"Kiem","given":"Hao Tran","non-dropping-particle":"","parse-names":false,"suffix":""},{"dropping-particle":"","family":"Thi Thanh","given":"Tam Nguyen","non-dropping-particle":"","parse-names":false,"suffix":""},{"dropping-particle":"","family":"Campbell","given":"James","non-dropping-particle":"","parse-names":false,"suffix":""},{"dropping-particle":"","family":"Caws","given":"Maxine","non-dropping-particle":"","parse-names":false,"suffix":""},{"dropping-particle":"","family":"Day","given":"Jeremy","non-dropping-particle":"","parse-names":false,"suffix":""},{"dropping-particle":"","family":"Jong","given":"Menno D.","non-dropping-particle":"de","parse-names":false,"suffix":""},{"dropping-particle":"","family":"Vinh","given":"Chau Nguyen","non-dropping-particle":"van","parse-names":false,"suffix":""},{"dropping-particle":"","family":"Doorn","given":"H. Rogier","non-dropping-particle":"van","parse-names":false,"suffix":""},{"dropping-particle":"","family":"Tinh","given":"Hien Tran","non-dropping-particle":"","parse-names":false,"suffix":""},{"dropping-particle":"","family":"Farrar","given":"Jeremy","non-dropping-particle":"","parse-names":false,"suffix":""},{"dropping-particle":"","family":"Schultsz","given":"Constance","non-dropping-particle":"","parse-names":false,"suffix":""}],"container-title":"PLoS ONE","id":"ITEM-1","issue":"5","issued":{"date-parts":[["2012"]]},"title":"Aetiologies of central nervous system infection in Viet Nam: A prospective provincial hospital-based descriptive surveillance study","type":"article-journal","volume":"7"},"uris":["http://www.mendeley.com/documents/?uuid=4d6343c9-c04b-4889-b77e-eaf808d98386"]}],"mendeley":{"formattedCitation":"[43]","plainTextFormattedCitation":"[43]","previouslyFormattedCitation":"[43]"},"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3]</w:t>
            </w:r>
            <w:r w:rsidR="007A6ACE" w:rsidRPr="00363085">
              <w:rPr>
                <w:rFonts w:ascii="Times New Roman" w:hAnsi="Times New Roman" w:cs="Times New Roman"/>
              </w:rPr>
              <w:fldChar w:fldCharType="end"/>
            </w:r>
            <w:r w:rsidRPr="00363085">
              <w:rPr>
                <w:rFonts w:ascii="Times New Roman" w:hAnsi="Times New Roman" w:cs="Times New Roman"/>
              </w:rPr>
              <w:t>, North</w:t>
            </w:r>
            <w:r w:rsidR="007A6ACE" w:rsidRPr="00363085">
              <w:rPr>
                <w:rFonts w:ascii="Times New Roman" w:hAnsi="Times New Roman" w:cs="Times New Roman"/>
              </w:rPr>
              <w:t xml:space="preserve"> </w:t>
            </w:r>
            <w:r w:rsidR="007A6ACE" w:rsidRPr="00363085">
              <w:rPr>
                <w:rFonts w:ascii="Times New Roman" w:hAnsi="Times New Roman" w:cs="Times New Roman"/>
              </w:rPr>
              <w:fldChar w:fldCharType="begin" w:fldLock="1"/>
            </w:r>
            <w:r w:rsidR="00D71AAF" w:rsidRPr="00363085">
              <w:rPr>
                <w:rFonts w:ascii="Times New Roman" w:hAnsi="Times New Roman" w:cs="Times New Roman"/>
              </w:rPr>
              <w:instrText>ADDIN CSL_CITATION {"citationItems":[{"id":"ITEM-1","itemData":{"DOI":"10.4269/ajtmh.2010.10-0262","ISBN":"1476-1645 (Electronic)\\n0002-9637 (Linking)","ISSN":"00029637","PMID":"20889870","abstract":"Japanese encephalitis (JE) is recognized as an important public health problem in Vietnam. A JE immunization program was introduced in 1997 in high-risk districts and expanded to additional districts over subsequent years. We reviewed national acute encephalitis syndrome (AES) surveillance data for 1998-2007 and analyzed more detailed data regarding JE from five northern provinces in 2004 and 2005. The annual reported incidence of AES in Vietnam ranged from 3.0 to 1.4 cases per 100,000 population with a decreasing trend over the 10-year period. The mean annual incidence of AES was highest in the northern region of the country. Of 421 AES cases from five northern provinces with laboratory results reported, 217 (52%) had laboratory evidence of recent JEV infection. As Vietnam moves closer to control of JE through immunization, accurate JE surveillance data will be important to evaluate and guide the program.","author":[{"dropping-particle":"","family":"Yen","given":"Nguyen Thu","non-dropping-particle":"","parse-names":false,"suffix":""},{"dropping-particle":"","family":"Duffy","given":"Mark R.","non-dropping-particle":"","parse-names":false,"suffix":""},{"dropping-particle":"","family":"Hong","given":"Nguyen Minh","non-dropping-particle":"","parse-names":false,"suffix":""},{"dropping-particle":"","family":"Hien","given":"Nguyen Tran","non-dropping-particle":"","parse-names":false,"suffix":""},{"dropping-particle":"","family":"Fischer","given":"Marc","non-dropping-particle":"","parse-names":false,"suffix":""},{"dropping-particle":"","family":"Hills","given":"Susan L.","non-dropping-particle":"","parse-names":false,"suffix":""}],"container-title":"American Journal of Tropical Medicine and Hygiene","id":"ITEM-1","issue":"4","issued":{"date-parts":[["2010"]]},"page":"816-819","title":"Surveillance for Japanese encephalitis in Vietnam, 1998-2007","type":"article-journal","volume":"83"},"uris":["http://www.mendeley.com/documents/?uuid=394d8d05-1e88-4dfe-a636-ced2c4dbc36d"]}],"mendeley":{"formattedCitation":"[44]","plainTextFormattedCitation":"[44]","previouslyFormattedCitation":"[44]"},"properties":{"noteIndex":0},"schema":"https://github.com/citation-style-language/schema/raw/master/csl-citation.json"}</w:instrText>
            </w:r>
            <w:r w:rsidR="007A6ACE" w:rsidRPr="00363085">
              <w:rPr>
                <w:rFonts w:ascii="Times New Roman" w:hAnsi="Times New Roman" w:cs="Times New Roman"/>
              </w:rPr>
              <w:fldChar w:fldCharType="separate"/>
            </w:r>
            <w:r w:rsidR="00D71AAF" w:rsidRPr="00363085">
              <w:rPr>
                <w:rFonts w:ascii="Times New Roman" w:hAnsi="Times New Roman" w:cs="Times New Roman"/>
                <w:noProof/>
              </w:rPr>
              <w:t>[44]</w:t>
            </w:r>
            <w:r w:rsidR="007A6ACE" w:rsidRPr="00363085">
              <w:rPr>
                <w:rFonts w:ascii="Times New Roman" w:hAnsi="Times New Roman" w:cs="Times New Roman"/>
              </w:rPr>
              <w:fldChar w:fldCharType="end"/>
            </w:r>
          </w:p>
        </w:tc>
        <w:tc>
          <w:tcPr>
            <w:tcW w:w="1620" w:type="dxa"/>
          </w:tcPr>
          <w:p w:rsidR="00D60CA4" w:rsidRPr="00363085" w:rsidRDefault="00D60CA4" w:rsidP="00D60C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63085">
              <w:rPr>
                <w:rFonts w:ascii="Times New Roman" w:hAnsi="Times New Roman" w:cs="Times New Roman"/>
              </w:rPr>
              <w:t>17.8 (7.7-27.8)</w:t>
            </w:r>
          </w:p>
        </w:tc>
      </w:tr>
    </w:tbl>
    <w:p w:rsidR="008A274C" w:rsidRPr="00363085" w:rsidRDefault="00574610" w:rsidP="00574610">
      <w:pPr>
        <w:rPr>
          <w:rFonts w:ascii="Times New Roman" w:hAnsi="Times New Roman" w:cs="Times New Roman"/>
          <w:i/>
        </w:rPr>
      </w:pPr>
      <w:r w:rsidRPr="00363085">
        <w:rPr>
          <w:rFonts w:ascii="Times New Roman" w:hAnsi="Times New Roman" w:cs="Times New Roman"/>
        </w:rPr>
        <w:t>*</w:t>
      </w:r>
      <w:r w:rsidRPr="00363085">
        <w:rPr>
          <w:rFonts w:ascii="Times New Roman" w:hAnsi="Times New Roman" w:cs="Times New Roman"/>
          <w:i/>
        </w:rPr>
        <w:t>Areas which age-stratified data is not available.</w:t>
      </w:r>
    </w:p>
    <w:p w:rsidR="008A274C" w:rsidRPr="00363085" w:rsidRDefault="008A274C" w:rsidP="008A274C">
      <w:pPr>
        <w:pStyle w:val="Heading1"/>
        <w:rPr>
          <w:rFonts w:ascii="Times New Roman" w:hAnsi="Times New Roman" w:cs="Times New Roman"/>
        </w:rPr>
      </w:pPr>
      <w:r w:rsidRPr="00363085">
        <w:rPr>
          <w:rFonts w:ascii="Times New Roman" w:hAnsi="Times New Roman" w:cs="Times New Roman"/>
        </w:rPr>
        <w:lastRenderedPageBreak/>
        <w:t>Reference</w:t>
      </w:r>
    </w:p>
    <w:p w:rsidR="00363085" w:rsidRPr="00363085" w:rsidRDefault="008A274C"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rPr>
        <w:fldChar w:fldCharType="begin" w:fldLock="1"/>
      </w:r>
      <w:r w:rsidRPr="00363085">
        <w:rPr>
          <w:rFonts w:ascii="Times New Roman" w:hAnsi="Times New Roman" w:cs="Times New Roman"/>
        </w:rPr>
        <w:instrText xml:space="preserve">ADDIN Mendeley Bibliography CSL_BIBLIOGRAPHY </w:instrText>
      </w:r>
      <w:r w:rsidRPr="00363085">
        <w:rPr>
          <w:rFonts w:ascii="Times New Roman" w:hAnsi="Times New Roman" w:cs="Times New Roman"/>
        </w:rPr>
        <w:fldChar w:fldCharType="separate"/>
      </w:r>
      <w:r w:rsidR="00363085" w:rsidRPr="00363085">
        <w:rPr>
          <w:rFonts w:ascii="Times New Roman" w:hAnsi="Times New Roman" w:cs="Times New Roman"/>
          <w:noProof/>
          <w:szCs w:val="24"/>
        </w:rPr>
        <w:t xml:space="preserve">1. </w:t>
      </w:r>
      <w:r w:rsidR="00363085" w:rsidRPr="00363085">
        <w:rPr>
          <w:rFonts w:ascii="Times New Roman" w:hAnsi="Times New Roman" w:cs="Times New Roman"/>
          <w:noProof/>
          <w:szCs w:val="24"/>
        </w:rPr>
        <w:tab/>
        <w:t xml:space="preserve">Epidemiology Unit Ministry of Health. Japanese Encephalitis A manual for Medical Officers of Health. 2012;(January).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 </w:t>
      </w:r>
      <w:r w:rsidRPr="00363085">
        <w:rPr>
          <w:rFonts w:ascii="Times New Roman" w:hAnsi="Times New Roman" w:cs="Times New Roman"/>
          <w:noProof/>
          <w:szCs w:val="24"/>
        </w:rPr>
        <w:tab/>
        <w:t xml:space="preserve">Hossain MJ, Gurley ES, Montgomery S, Petersen L, Sejvar J, Fischer M, et al. Hospital-based surveillance for Japanese encephalitis at four sites in Bangladesh, 2003-2005. Am J Trop Med Hyg. 2010;82(2):344–9.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 </w:t>
      </w:r>
      <w:r w:rsidRPr="00363085">
        <w:rPr>
          <w:rFonts w:ascii="Times New Roman" w:hAnsi="Times New Roman" w:cs="Times New Roman"/>
          <w:noProof/>
          <w:szCs w:val="24"/>
        </w:rPr>
        <w:tab/>
        <w:t xml:space="preserve">Moore CE, Blacksell SD, Taojaikong T, Jarman RG, Gibbons R V., Lee SJ, et al. A prospective assessment of the accuracy of commercial IgM ELISAs in diagnosis of Japanese encephalitis virus infections in patients with suspected central nervous system infections in Laos. Am J Trop Med Hyg. 2012;87(1):171–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4. </w:t>
      </w:r>
      <w:r w:rsidRPr="00363085">
        <w:rPr>
          <w:rFonts w:ascii="Times New Roman" w:hAnsi="Times New Roman" w:cs="Times New Roman"/>
          <w:noProof/>
          <w:szCs w:val="24"/>
        </w:rPr>
        <w:tab/>
        <w:t xml:space="preserve">Mustapa NI, Saraswathy Subramaniam TS, Mohd Ruslan NA, Kassim FM, Saat Z. Japanese encephalitis in Malaysia: Review of laboratory data from 2006 to 2013. Southeast Asian J Trop Med Public Health. 2016;47(4):759–65.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5. </w:t>
      </w:r>
      <w:r w:rsidRPr="00363085">
        <w:rPr>
          <w:rFonts w:ascii="Times New Roman" w:hAnsi="Times New Roman" w:cs="Times New Roman"/>
          <w:noProof/>
          <w:szCs w:val="24"/>
        </w:rPr>
        <w:tab/>
        <w:t>Partridge J, Ghimire P, Sedai T, Bista MB, Banerjee M. Endemic Japanese encephalitis in the Kathmandu valley, Nepal. Am J Trop Med Hyg [Internet]. 2007;77(6):1146–9. Available from: http://www.ncbi.nlm.nih.gov/pubmed/18165538</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6. </w:t>
      </w:r>
      <w:r w:rsidRPr="00363085">
        <w:rPr>
          <w:rFonts w:ascii="Times New Roman" w:hAnsi="Times New Roman" w:cs="Times New Roman"/>
          <w:noProof/>
          <w:szCs w:val="24"/>
        </w:rPr>
        <w:tab/>
        <w:t>Bhattachan A, Amatya S, Sedai TR, Upreti SR, Partridge J. Japanese Encephalitis in Hill and Mountain Districts, Nepal. Emerg Infect Dis [Internet]. 2009 Oct [cited 2018 Dec 6];15(10):1691–2. Available from: http://www.ncbi.nlm.nih.gov/pubmed/19861079</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7. </w:t>
      </w:r>
      <w:r w:rsidRPr="00363085">
        <w:rPr>
          <w:rFonts w:ascii="Times New Roman" w:hAnsi="Times New Roman" w:cs="Times New Roman"/>
          <w:noProof/>
          <w:szCs w:val="24"/>
        </w:rPr>
        <w:tab/>
        <w:t>Yin Z, Wang H, Yang J, Luo H, Li Y, Hadler SC, et al. Japanese encephalitis disease burden and clinical features of Japanese encephalitis in four cities in the People’s Republic of China. Am J Trop Med Hyg [Internet]. 2010;83(4):766–73. Available from: http://www.ncbi.nlm.nih.gov/pubmed/20889863</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8. </w:t>
      </w:r>
      <w:r w:rsidRPr="00363085">
        <w:rPr>
          <w:rFonts w:ascii="Times New Roman" w:hAnsi="Times New Roman" w:cs="Times New Roman"/>
          <w:noProof/>
          <w:szCs w:val="24"/>
        </w:rPr>
        <w:tab/>
        <w:t>Wierzba TF, Ghimire P, Malla S, Banerjee MK, Shrestha S, Khanal B, et al. Laboratory-based Japanese encephalitis surveillance in Nepal and the implications for a national immunization strategy. Am J Trop Med Hyg [Internet]. 2008;78(6):1002–6. Available from: http://www.ncbi.nlm.nih.gov/pubmed/18541784</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9. </w:t>
      </w:r>
      <w:r w:rsidRPr="00363085">
        <w:rPr>
          <w:rFonts w:ascii="Times New Roman" w:hAnsi="Times New Roman" w:cs="Times New Roman"/>
          <w:noProof/>
          <w:szCs w:val="24"/>
        </w:rPr>
        <w:tab/>
        <w:t>AKIBA T, Osaka K, TANG S, NAKAYAMA M, Yamamoto A, Kurane I, et al. Analysis of Japanese encephalitis epidemic in Western Nepal in 1997. Epidemiol Infect [Internet]. 2001;126(1):81–8. Available from: http://www.pubmedcentral.nih.gov/articlerender.fcgi?artid=2869676&amp;tool=pmcentrez&amp;rendertype=abstract%5Cnhttp://journals.cambridge.org/abstract_S0950268801004769</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0. </w:t>
      </w:r>
      <w:r w:rsidRPr="00363085">
        <w:rPr>
          <w:rFonts w:ascii="Times New Roman" w:hAnsi="Times New Roman" w:cs="Times New Roman"/>
          <w:noProof/>
          <w:szCs w:val="24"/>
        </w:rPr>
        <w:tab/>
        <w:t xml:space="preserve">Hu Wei Jun, Zhonghua Yu Fang, Yi Xue Za Zhi. [ Quality of case report of Japanese Encephalitis after the establishment of surveillance on acute meningitis and encephalitis syndrome in Baoji ]. 2017;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1. </w:t>
      </w:r>
      <w:r w:rsidRPr="00363085">
        <w:rPr>
          <w:rFonts w:ascii="Times New Roman" w:hAnsi="Times New Roman" w:cs="Times New Roman"/>
          <w:noProof/>
          <w:szCs w:val="24"/>
        </w:rPr>
        <w:tab/>
        <w:t xml:space="preserve">Xie Y, Tan Y, Chongsuvivatwong V, Wu X, Bi F, Hadler SC, et al. A population-based acute meningitis and encephalitis syndromes surveillance in Guangxi, China, May 2007- June 2012. PLoS One. 2015;10(12):1–12.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2. </w:t>
      </w:r>
      <w:r w:rsidRPr="00363085">
        <w:rPr>
          <w:rFonts w:ascii="Times New Roman" w:hAnsi="Times New Roman" w:cs="Times New Roman"/>
          <w:noProof/>
          <w:szCs w:val="24"/>
        </w:rPr>
        <w:tab/>
        <w:t xml:space="preserve">Ye X, Wang H, Fu S, Gao X, Zhao S, Liu C, et al. Etiological spectrum of clinically diagnosed japanese encephalitis cases reported in guizhou province, China, in 2006. J Clin Microbiol. 2010;48(4):1343–9.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3. </w:t>
      </w:r>
      <w:r w:rsidRPr="00363085">
        <w:rPr>
          <w:rFonts w:ascii="Times New Roman" w:hAnsi="Times New Roman" w:cs="Times New Roman"/>
          <w:noProof/>
          <w:szCs w:val="24"/>
        </w:rPr>
        <w:tab/>
        <w:t>Zhang S, Lu Z, Liu H, Xiao X, Zhao Z, Bao G, et al. Incidence of Japanese encephalitis, visceral leishmaniasis and malaria before and after the Wenchuan earthquake, in China. Acta Trop [Internet]. 2013;128(1):85–9. Available from: http://dx.doi.org/10.1016/j.actatropica.2013.06.015</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lastRenderedPageBreak/>
        <w:t xml:space="preserve">14. </w:t>
      </w:r>
      <w:r w:rsidRPr="00363085">
        <w:rPr>
          <w:rFonts w:ascii="Times New Roman" w:hAnsi="Times New Roman" w:cs="Times New Roman"/>
          <w:noProof/>
          <w:szCs w:val="24"/>
        </w:rPr>
        <w:tab/>
        <w:t xml:space="preserve">Ompusunggu S, Hills SL, Maha MS, Moniaga VA, Susilarini NK, Widjaya A, et al. Confirmation of Japanese encephalitis as an endemic human disease through sentinel surveillance in Indonesia. Am J Trop Med Hyg. 2008;79(6):963–70.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5. </w:t>
      </w:r>
      <w:r w:rsidRPr="00363085">
        <w:rPr>
          <w:rFonts w:ascii="Times New Roman" w:hAnsi="Times New Roman" w:cs="Times New Roman"/>
          <w:noProof/>
          <w:szCs w:val="24"/>
        </w:rPr>
        <w:tab/>
        <w:t xml:space="preserve">Kari K, Liu W, Gautama K, Jr MPM, Clemens JD, Nisalak A, et al. A hospital-based surveillance for Japanese encephalitis in Bali , Indonesia. 2006;7:2–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6. </w:t>
      </w:r>
      <w:r w:rsidRPr="00363085">
        <w:rPr>
          <w:rFonts w:ascii="Times New Roman" w:hAnsi="Times New Roman" w:cs="Times New Roman"/>
          <w:noProof/>
          <w:szCs w:val="24"/>
        </w:rPr>
        <w:tab/>
        <w:t xml:space="preserve">Lopez AL, Aldaba JG, Roque VG, Tandoc AO, Sy K, Espino FE, et al. Epidemiology of Japanese Encephalitis in the Philippines : A Systematic Review. 2015;73(January 2011):1–17.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7. </w:t>
      </w:r>
      <w:r w:rsidRPr="00363085">
        <w:rPr>
          <w:rFonts w:ascii="Times New Roman" w:hAnsi="Times New Roman" w:cs="Times New Roman"/>
          <w:noProof/>
          <w:szCs w:val="24"/>
        </w:rPr>
        <w:tab/>
        <w:t>Olsen SJ, Supawat K, Campbell AP, Anantapreecha S, Liamsuwan S, Tunlayadechanont S, et al. Japanese encephalitis virus remains an important cause of encephalitis in Thailand. Int J Infect Dis [Internet]. 2010;14(10):e888–92. Available from: http://dx.doi.org/10.1016/j.ijid.2010.03.022</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8. </w:t>
      </w:r>
      <w:r w:rsidRPr="00363085">
        <w:rPr>
          <w:rFonts w:ascii="Times New Roman" w:hAnsi="Times New Roman" w:cs="Times New Roman"/>
          <w:noProof/>
          <w:szCs w:val="24"/>
        </w:rPr>
        <w:tab/>
        <w:t xml:space="preserve">Avabratha KS, Sulochana P, Nirmala G, Vishwanath B, Veerashankar M, Bhagyalakshmi K. Japanese Encephalitis in Children in Bellary Karnataka : Clinical Profile and Sequelae. 2012;100–5.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19. </w:t>
      </w:r>
      <w:r w:rsidRPr="00363085">
        <w:rPr>
          <w:rFonts w:ascii="Times New Roman" w:hAnsi="Times New Roman" w:cs="Times New Roman"/>
          <w:noProof/>
          <w:szCs w:val="24"/>
        </w:rPr>
        <w:tab/>
        <w:t xml:space="preserve">Gupta N, Chatterjee K, Karmakar S, Jain SK, Venkatesh S, Lal S. Bellary, India achieves negligible case fatality due to Japanese encephalitis despite no vaccination: An outbreak investigation in 2004. Indian J Pediatr. 2008;75(1):31–7.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0. </w:t>
      </w:r>
      <w:r w:rsidRPr="00363085">
        <w:rPr>
          <w:rFonts w:ascii="Times New Roman" w:hAnsi="Times New Roman" w:cs="Times New Roman"/>
          <w:noProof/>
          <w:szCs w:val="24"/>
        </w:rPr>
        <w:tab/>
        <w:t xml:space="preserve">Kabilan L, Rajendran R, Arunachalam N, Ramesh S, Srinivasan S, Samuel PP, et al. Japanese encephalitis in India: an overview. Indian J Pediatr. 2004;71(7):609–15.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1. </w:t>
      </w:r>
      <w:r w:rsidRPr="00363085">
        <w:rPr>
          <w:rFonts w:ascii="Times New Roman" w:hAnsi="Times New Roman" w:cs="Times New Roman"/>
          <w:noProof/>
          <w:szCs w:val="24"/>
        </w:rPr>
        <w:tab/>
        <w:t xml:space="preserve">Jitendra S, Baruah MK, Anjumoni P, Khan SA, Prafulla D. Epidemiology of Japanese encephalitis cases in Dhemaji district of Assam, India. Ann Biol Res. 2014;5(August 1989):50–4.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2. </w:t>
      </w:r>
      <w:r w:rsidRPr="00363085">
        <w:rPr>
          <w:rFonts w:ascii="Times New Roman" w:hAnsi="Times New Roman" w:cs="Times New Roman"/>
          <w:noProof/>
          <w:szCs w:val="24"/>
        </w:rPr>
        <w:tab/>
        <w:t xml:space="preserve">Potula R, Badrinath S, Srinivasan S. Japanese encephalitis in and around Pondicherry, South India: A clinical appraisal and prognostic indicators for the outcome. J Trop Pediatr. 2003;49(1):48–53.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3. </w:t>
      </w:r>
      <w:r w:rsidRPr="00363085">
        <w:rPr>
          <w:rFonts w:ascii="Times New Roman" w:hAnsi="Times New Roman" w:cs="Times New Roman"/>
          <w:noProof/>
          <w:szCs w:val="24"/>
        </w:rPr>
        <w:tab/>
        <w:t>Gunasekaran P, Kaveri K, Arunagiri K, Mohana S, Kiruba R, Kumar VS, et al. Japanese encephalitis in Tamil Nadu (2007-2009). Indian J Med Res [Internet]. 2012 May [cited 2018 Dec 6];135(5):680–2. Available from: http://www.ncbi.nlm.nih.gov/pubmed/22771601</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4. </w:t>
      </w:r>
      <w:r w:rsidRPr="00363085">
        <w:rPr>
          <w:rFonts w:ascii="Times New Roman" w:hAnsi="Times New Roman" w:cs="Times New Roman"/>
          <w:noProof/>
          <w:szCs w:val="24"/>
        </w:rPr>
        <w:tab/>
        <w:t xml:space="preserve">Kabilan L, Edwin N, Balashankar S, Meikandan D, Thenmozhi V, Gajanana A. Japanese encephalitis among paediatric patients with acute encephalitis syndrome in Tamil Nadu, India. Trans R Soc Trop Med Hyg. 2000;94(2):157–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5. </w:t>
      </w:r>
      <w:r w:rsidRPr="00363085">
        <w:rPr>
          <w:rFonts w:ascii="Times New Roman" w:hAnsi="Times New Roman" w:cs="Times New Roman"/>
          <w:noProof/>
          <w:szCs w:val="24"/>
        </w:rPr>
        <w:tab/>
        <w:t xml:space="preserve">Phukan AC, Borah PK, Mahanta J. Japanese encephalitis in Assam, northeast India. Southeast Asian J Trop Med Public Health. 2004;35(3):618–22.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6. </w:t>
      </w:r>
      <w:r w:rsidRPr="00363085">
        <w:rPr>
          <w:rFonts w:ascii="Times New Roman" w:hAnsi="Times New Roman" w:cs="Times New Roman"/>
          <w:noProof/>
          <w:szCs w:val="24"/>
        </w:rPr>
        <w:tab/>
        <w:t xml:space="preserve">Nyari N, Singh D, Kakkar K, Sharma S, Pandey SN, Dhole TN. Entomological and serological investigation of Japanese encephalitis in endemic area of eastern Uttar Pradesh, India. J Vector Borne Dis. 2015;52(4):321–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7. </w:t>
      </w:r>
      <w:r w:rsidRPr="00363085">
        <w:rPr>
          <w:rFonts w:ascii="Times New Roman" w:hAnsi="Times New Roman" w:cs="Times New Roman"/>
          <w:noProof/>
          <w:szCs w:val="24"/>
        </w:rPr>
        <w:tab/>
        <w:t>Kumari R, Joshi PL. A review of Japanese encephalitis in Uttar Pradesh, India. WHO South East Asia J Public Heal [Internet]. 2012;1(4):374–95. Available from: http://www.ncbi.nlm.nih.gov/pubmed/28615603</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8. </w:t>
      </w:r>
      <w:r w:rsidRPr="00363085">
        <w:rPr>
          <w:rFonts w:ascii="Times New Roman" w:hAnsi="Times New Roman" w:cs="Times New Roman"/>
          <w:noProof/>
          <w:szCs w:val="24"/>
        </w:rPr>
        <w:tab/>
        <w:t xml:space="preserve">Kakkar M, Dhole TN, Rogawski ET, Chaturvedi S. Public health laboratory surveillance and diagnosis of Japanese encephalitis: Time to revisit. Indian Pediatr. 2016;53(1):33–5.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29. </w:t>
      </w:r>
      <w:r w:rsidRPr="00363085">
        <w:rPr>
          <w:rFonts w:ascii="Times New Roman" w:hAnsi="Times New Roman" w:cs="Times New Roman"/>
          <w:noProof/>
          <w:szCs w:val="24"/>
        </w:rPr>
        <w:tab/>
        <w:t xml:space="preserve">Jain P, Jain A, Kumar A, Prakash S, Khan DN, Singh KP, et al. Epidemiology and etiology of acute encephalitis syndrome in North India. Jpn J Infect Dis. 2014;67(3):197–203.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0. </w:t>
      </w:r>
      <w:r w:rsidRPr="00363085">
        <w:rPr>
          <w:rFonts w:ascii="Times New Roman" w:hAnsi="Times New Roman" w:cs="Times New Roman"/>
          <w:noProof/>
          <w:szCs w:val="24"/>
        </w:rPr>
        <w:tab/>
        <w:t xml:space="preserve">Jain P, Singh AK, Khan DN, Pandey M, Kumar R, Garg R, et al. Trend of Japanese encephalitis in </w:t>
      </w:r>
      <w:r w:rsidRPr="00363085">
        <w:rPr>
          <w:rFonts w:ascii="Times New Roman" w:hAnsi="Times New Roman" w:cs="Times New Roman"/>
          <w:noProof/>
          <w:szCs w:val="24"/>
        </w:rPr>
        <w:lastRenderedPageBreak/>
        <w:t xml:space="preserve">Uttar Pradesh, India from 2011 to 2013. Epidemiol Infect. 2016;144(2):363–70.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1. </w:t>
      </w:r>
      <w:r w:rsidRPr="00363085">
        <w:rPr>
          <w:rFonts w:ascii="Times New Roman" w:hAnsi="Times New Roman" w:cs="Times New Roman"/>
          <w:noProof/>
          <w:szCs w:val="24"/>
        </w:rPr>
        <w:tab/>
        <w:t>Gurav YK, Bondre VP, Tandale B V, Damle RG, Mallick S, Ghosh US, et al. A large outbreak of Japanese encephalitis predominantly among adults in northern region of West Bengal, India. J Med Virol [Internet]. 2016;88(11):2004–11. Available from: http://www.ncbi.nlm.nih.gov/pubmed/27096294</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2. </w:t>
      </w:r>
      <w:r w:rsidRPr="00363085">
        <w:rPr>
          <w:rFonts w:ascii="Times New Roman" w:hAnsi="Times New Roman" w:cs="Times New Roman"/>
          <w:noProof/>
          <w:szCs w:val="24"/>
        </w:rPr>
        <w:tab/>
        <w:t xml:space="preserve">Arai S, Matsunaga Y, Takasaki T, Tanaka-Taya K, Taniguchi K, Okabe N, et al. Japanese encephalitis: Surveillance and elimination effort in Japan from 1982 to 2004. Jpn J Infect Dis. 2008;61(5):333–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3. </w:t>
      </w:r>
      <w:r w:rsidRPr="00363085">
        <w:rPr>
          <w:rFonts w:ascii="Times New Roman" w:hAnsi="Times New Roman" w:cs="Times New Roman"/>
          <w:noProof/>
          <w:szCs w:val="24"/>
        </w:rPr>
        <w:tab/>
        <w:t>Matsunaga Y, Yabe S, Taniguchi K, Nakayama M, Kurane I. [Current status of Japanese encephalitis in Japan]. Kansenshogaku Zasshi [Internet]. 1999 Feb [cited 2018 Dec 6];73(2):97–103. Available from: http://www.ncbi.nlm.nih.gov/pubmed/10213985</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4. </w:t>
      </w:r>
      <w:r w:rsidRPr="00363085">
        <w:rPr>
          <w:rFonts w:ascii="Times New Roman" w:hAnsi="Times New Roman" w:cs="Times New Roman"/>
          <w:noProof/>
          <w:szCs w:val="24"/>
        </w:rPr>
        <w:tab/>
        <w:t>Infectious Agent Surveillance Report. Japanese encephalitis, Japan, 2003-2008. 2009;30(6):147–8. Available from: http://idsc.nih.go.jp/iasr/30/352/tpc352.html</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5. </w:t>
      </w:r>
      <w:r w:rsidRPr="00363085">
        <w:rPr>
          <w:rFonts w:ascii="Times New Roman" w:hAnsi="Times New Roman" w:cs="Times New Roman"/>
          <w:noProof/>
          <w:szCs w:val="24"/>
        </w:rPr>
        <w:tab/>
        <w:t xml:space="preserve">Infectious Agent Surveillance Report. Japanese encephalitis, Japan, 2007-2016. 2017;38(8):151–2.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6. </w:t>
      </w:r>
      <w:r w:rsidRPr="00363085">
        <w:rPr>
          <w:rFonts w:ascii="Times New Roman" w:hAnsi="Times New Roman" w:cs="Times New Roman"/>
          <w:noProof/>
          <w:szCs w:val="24"/>
        </w:rPr>
        <w:tab/>
        <w:t>Horwood PF, Duong V, Laurent D, Mey C, Sothy H, Santy K, et al. Aetiology of acute meningoencephalitis in Cambodian children, 2010-2013. Emerg Microbes Infect [Internet]. 2017;6(5):e35-8. Available from: http://dx.doi.org/10.1038/emi.2017.15</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7. </w:t>
      </w:r>
      <w:r w:rsidRPr="00363085">
        <w:rPr>
          <w:rFonts w:ascii="Times New Roman" w:hAnsi="Times New Roman" w:cs="Times New Roman"/>
          <w:noProof/>
          <w:szCs w:val="24"/>
        </w:rPr>
        <w:tab/>
        <w:t xml:space="preserve">Lee EJ, Cha GW, Ju YR, Han MG, Lee WJ, Jeong YE. Prevalence of neutralizing antibodies to Japanese encephalitis virus among high-risk age groups in South Korea, 2010. PLoS One. 2016;11(1):1–13.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8. </w:t>
      </w:r>
      <w:r w:rsidRPr="00363085">
        <w:rPr>
          <w:rFonts w:ascii="Times New Roman" w:hAnsi="Times New Roman" w:cs="Times New Roman"/>
          <w:noProof/>
          <w:szCs w:val="24"/>
        </w:rPr>
        <w:tab/>
        <w:t xml:space="preserve">Sunwoo JS, Jung KH, Lee ST, Lee SK, Chu K. Reemergence of Japanese encephalitis in South Korea, 2010–2015. Emerg Infect Dis. 2016;22(10):1841–3.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39. </w:t>
      </w:r>
      <w:r w:rsidRPr="00363085">
        <w:rPr>
          <w:rFonts w:ascii="Times New Roman" w:hAnsi="Times New Roman" w:cs="Times New Roman"/>
          <w:noProof/>
          <w:szCs w:val="24"/>
        </w:rPr>
        <w:tab/>
        <w:t>Hsu LC, Chen YJ, Hsu FK, Huang JH, Chang CM, Chou P, et al. The incidence of Japanese encephalitis in Taiwan--a population-based study. PLoS Negl Trop Dis [Internet]. 2014;8(7):e3030. Available from: http://www.ncbi.nlm.nih.gov/pubmed/25058573</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40. </w:t>
      </w:r>
      <w:r w:rsidRPr="00363085">
        <w:rPr>
          <w:rFonts w:ascii="Times New Roman" w:hAnsi="Times New Roman" w:cs="Times New Roman"/>
          <w:noProof/>
          <w:szCs w:val="24"/>
        </w:rPr>
        <w:tab/>
        <w:t xml:space="preserve">Chang YK, Chang HL, Wu HS, Chen KT. Epidemiological features of Japanese encephalitis in Taiwan from 2000 to 2014. Am J Trop Med Hyg. 2017;96(2):382–8.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41. </w:t>
      </w:r>
      <w:r w:rsidRPr="00363085">
        <w:rPr>
          <w:rFonts w:ascii="Times New Roman" w:hAnsi="Times New Roman" w:cs="Times New Roman"/>
          <w:noProof/>
          <w:szCs w:val="24"/>
        </w:rPr>
        <w:tab/>
        <w:t xml:space="preserve">Wu YC, Huang YS, Chien LJ, Lin TL, Yueh YY, Tseng WL, et al. The epidemiology of Japanese encephalitis on Taiwan during 1966-1997. Am J Trop Med Hyg. 1999;61(1):78–84.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42. </w:t>
      </w:r>
      <w:r w:rsidRPr="00363085">
        <w:rPr>
          <w:rFonts w:ascii="Times New Roman" w:hAnsi="Times New Roman" w:cs="Times New Roman"/>
          <w:noProof/>
          <w:szCs w:val="24"/>
        </w:rPr>
        <w:tab/>
        <w:t>Taiwan CDC. Taiwan National Infectious Disease Statistics System - Japanese encephalitis [Internet]. Available from: https://nidss.cdc.gov.tw/en/SingleDisease.aspx?dc=1&amp;dt=3&amp;disease=0620</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szCs w:val="24"/>
        </w:rPr>
      </w:pPr>
      <w:r w:rsidRPr="00363085">
        <w:rPr>
          <w:rFonts w:ascii="Times New Roman" w:hAnsi="Times New Roman" w:cs="Times New Roman"/>
          <w:noProof/>
          <w:szCs w:val="24"/>
        </w:rPr>
        <w:t xml:space="preserve">43. </w:t>
      </w:r>
      <w:r w:rsidRPr="00363085">
        <w:rPr>
          <w:rFonts w:ascii="Times New Roman" w:hAnsi="Times New Roman" w:cs="Times New Roman"/>
          <w:noProof/>
          <w:szCs w:val="24"/>
        </w:rPr>
        <w:tab/>
        <w:t xml:space="preserve">Ho Dang Trung N, Le Thi Phuong T, Wolbers M, Nguyen van Minh H, Nguyen Thanh V, Van MP, et al. Aetiologies of central nervous system infection in Viet Nam: A prospective provincial hospital-based descriptive surveillance study. PLoS One. 2012;7(5). </w:t>
      </w:r>
    </w:p>
    <w:p w:rsidR="00363085" w:rsidRPr="00363085" w:rsidRDefault="00363085" w:rsidP="00363085">
      <w:pPr>
        <w:widowControl w:val="0"/>
        <w:autoSpaceDE w:val="0"/>
        <w:autoSpaceDN w:val="0"/>
        <w:adjustRightInd w:val="0"/>
        <w:spacing w:line="240" w:lineRule="auto"/>
        <w:ind w:left="640" w:hanging="640"/>
        <w:rPr>
          <w:rFonts w:ascii="Times New Roman" w:hAnsi="Times New Roman" w:cs="Times New Roman"/>
          <w:noProof/>
        </w:rPr>
      </w:pPr>
      <w:r w:rsidRPr="00363085">
        <w:rPr>
          <w:rFonts w:ascii="Times New Roman" w:hAnsi="Times New Roman" w:cs="Times New Roman"/>
          <w:noProof/>
          <w:szCs w:val="24"/>
        </w:rPr>
        <w:t xml:space="preserve">44. </w:t>
      </w:r>
      <w:r w:rsidRPr="00363085">
        <w:rPr>
          <w:rFonts w:ascii="Times New Roman" w:hAnsi="Times New Roman" w:cs="Times New Roman"/>
          <w:noProof/>
          <w:szCs w:val="24"/>
        </w:rPr>
        <w:tab/>
        <w:t xml:space="preserve">Yen NT, Duffy MR, Hong NM, Hien NT, Fischer M, Hills SL. Surveillance for Japanese encephalitis in Vietnam, 1998-2007. Am J Trop Med Hyg. 2010;83(4):816–9. </w:t>
      </w:r>
    </w:p>
    <w:p w:rsidR="00D024DA" w:rsidRPr="00363085" w:rsidRDefault="008A274C" w:rsidP="00363085">
      <w:pPr>
        <w:widowControl w:val="0"/>
        <w:autoSpaceDE w:val="0"/>
        <w:autoSpaceDN w:val="0"/>
        <w:adjustRightInd w:val="0"/>
        <w:spacing w:line="240" w:lineRule="auto"/>
        <w:ind w:left="640" w:hanging="640"/>
        <w:rPr>
          <w:rFonts w:ascii="Times New Roman" w:hAnsi="Times New Roman" w:cs="Times New Roman"/>
        </w:rPr>
      </w:pPr>
      <w:r w:rsidRPr="00363085">
        <w:rPr>
          <w:rFonts w:ascii="Times New Roman" w:hAnsi="Times New Roman" w:cs="Times New Roman"/>
        </w:rPr>
        <w:fldChar w:fldCharType="end"/>
      </w:r>
    </w:p>
    <w:sectPr w:rsidR="00D024DA" w:rsidRPr="00363085" w:rsidSect="00A67994">
      <w:pgSz w:w="12240" w:h="15840"/>
      <w:pgMar w:top="72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1NTK3NDMzMDAyNDVS0lEKTi0uzszPAykwrgUAldBusCwAAAA="/>
  </w:docVars>
  <w:rsids>
    <w:rsidRoot w:val="00E069C3"/>
    <w:rsid w:val="001B4B4E"/>
    <w:rsid w:val="001B67A4"/>
    <w:rsid w:val="00363085"/>
    <w:rsid w:val="004717DA"/>
    <w:rsid w:val="00574610"/>
    <w:rsid w:val="005912C5"/>
    <w:rsid w:val="006770FB"/>
    <w:rsid w:val="00724498"/>
    <w:rsid w:val="007416DD"/>
    <w:rsid w:val="007A6ACE"/>
    <w:rsid w:val="0088301E"/>
    <w:rsid w:val="008A274C"/>
    <w:rsid w:val="009240D6"/>
    <w:rsid w:val="009E5864"/>
    <w:rsid w:val="00A67994"/>
    <w:rsid w:val="00A72C53"/>
    <w:rsid w:val="00B46E1D"/>
    <w:rsid w:val="00CB116F"/>
    <w:rsid w:val="00D60CA4"/>
    <w:rsid w:val="00D71AAF"/>
    <w:rsid w:val="00E012C1"/>
    <w:rsid w:val="00E069C3"/>
    <w:rsid w:val="00E96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27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D60CA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46E1D"/>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8A274C"/>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27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D60CA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46E1D"/>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8A274C"/>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855CA-D346-4C79-BD8B-B803E5C28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4</Pages>
  <Words>25773</Words>
  <Characters>146909</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Tran Minh</dc:creator>
  <cp:keywords/>
  <dc:description/>
  <cp:lastModifiedBy>Hannah Clapham</cp:lastModifiedBy>
  <cp:revision>15</cp:revision>
  <dcterms:created xsi:type="dcterms:W3CDTF">2018-12-06T06:53:00Z</dcterms:created>
  <dcterms:modified xsi:type="dcterms:W3CDTF">2019-08-3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bcf988-f98f-3db8-aa3c-0a349d03f09c</vt:lpwstr>
  </property>
  <property fmtid="{D5CDD505-2E9C-101B-9397-08002B2CF9AE}" pid="4" name="Mendeley Citation Style_1">
    <vt:lpwstr>http://csl.mendeley.com/styles/514895021/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14895021/vancouver</vt:lpwstr>
  </property>
  <property fmtid="{D5CDD505-2E9C-101B-9397-08002B2CF9AE}" pid="24" name="Mendeley Recent Style Name 9_1">
    <vt:lpwstr>Vancouver - PLOS</vt:lpwstr>
  </property>
</Properties>
</file>